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83BC9DA"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p>
    <w:p w14:paraId="02C12D7A" w14:textId="77777777" w:rsidR="00FB05AD" w:rsidRPr="00B2566E" w:rsidRDefault="00FB05AD" w:rsidP="00FB05AD">
      <w:pPr>
        <w:rPr>
          <w:rFonts w:ascii="Garamond" w:hAnsi="Garamond" w:cs="Times New Roman"/>
          <w:b/>
          <w:sz w:val="26"/>
          <w:szCs w:val="26"/>
        </w:rPr>
      </w:pPr>
    </w:p>
    <w:p w14:paraId="68C7D0F7" w14:textId="11A8CD4F"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Vaupel </w:t>
      </w:r>
      <w:r w:rsidR="00A603CA" w:rsidRPr="00B2566E">
        <w:rPr>
          <w:rFonts w:ascii="Garamond" w:hAnsi="Garamond" w:cs="Times New Roman"/>
          <w:sz w:val="26"/>
          <w:szCs w:val="26"/>
          <w:vertAlign w:val="superscript"/>
        </w:rPr>
        <w:t>a</w:t>
      </w:r>
      <w:r w:rsidR="000E7DC7" w:rsidRPr="00B2566E">
        <w:rPr>
          <w:rFonts w:ascii="Garamond" w:hAnsi="Garamond" w:cs="Times New Roman"/>
          <w:sz w:val="26"/>
          <w:szCs w:val="26"/>
        </w:rPr>
        <w:t xml:space="preserve"> &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Max-Planck Odense Center on the Biodemography of Aging, Department of Public Health- Epidemiology, Biostatistics and Biodemography, University of Southern Denmark, Odense 5000, Denmark.</w:t>
      </w:r>
    </w:p>
    <w:p w14:paraId="7326EAA9" w14:textId="153FFF4F" w:rsidR="001442A3" w:rsidRPr="00B2566E" w:rsidRDefault="001442A3"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396D501B"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policy goals. Danish female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 and</w:t>
      </w:r>
      <w:r w:rsidR="00135C42" w:rsidRPr="00B2566E">
        <w:rPr>
          <w:rFonts w:ascii="Garamond" w:hAnsi="Garamond" w:cs="Times New Roman"/>
          <w:sz w:val="26"/>
          <w:szCs w:val="26"/>
        </w:rPr>
        <w:t xml:space="preserve"> life expectancy in Denmark</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 driven by which causes</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087F5A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e made cause-by-age decompositions of</w:t>
      </w:r>
      <w:r w:rsidR="007E26E6" w:rsidRPr="00B2566E">
        <w:rPr>
          <w:rFonts w:ascii="Garamond" w:hAnsi="Garamond" w:cs="Times New Roman"/>
          <w:sz w:val="26"/>
          <w:szCs w:val="26"/>
        </w:rPr>
        <w:t xml:space="preserve"> the 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BF7E54D"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female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135C42" w:rsidRPr="00B2566E">
        <w:rPr>
          <w:rFonts w:ascii="Garamond" w:hAnsi="Garamond" w:cs="Times New Roman"/>
          <w:sz w:val="26"/>
          <w:szCs w:val="26"/>
        </w:rPr>
        <w:t xml:space="preserve">female </w:t>
      </w:r>
      <w:r w:rsidRPr="00B2566E">
        <w:rPr>
          <w:rFonts w:ascii="Garamond" w:hAnsi="Garamond" w:cs="Times New Roman"/>
          <w:sz w:val="26"/>
          <w:szCs w:val="26"/>
        </w:rPr>
        <w:t>lifespan</w:t>
      </w:r>
      <w:r w:rsidR="00C16BF8" w:rsidRPr="00B2566E">
        <w:rPr>
          <w:rFonts w:ascii="Garamond" w:hAnsi="Garamond" w:cs="Times New Roman"/>
          <w:sz w:val="26"/>
          <w:szCs w:val="26"/>
        </w:rPr>
        <w:t xml:space="preserve"> between 1975 and 1995</w:t>
      </w:r>
      <w:r w:rsidRPr="00B2566E">
        <w:rPr>
          <w:rFonts w:ascii="Garamond" w:hAnsi="Garamond" w:cs="Times New Roman"/>
          <w:sz w:val="26"/>
          <w:szCs w:val="26"/>
        </w:rPr>
        <w:t xml:space="preserve"> 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135C42" w:rsidRPr="00B2566E">
        <w:rPr>
          <w:rFonts w:ascii="Garamond" w:hAnsi="Garamond" w:cs="Times New Roman"/>
          <w:sz w:val="26"/>
          <w:szCs w:val="26"/>
        </w:rPr>
        <w:t>Female l</w:t>
      </w:r>
      <w:r w:rsidR="007E26E6" w:rsidRPr="00B2566E">
        <w:rPr>
          <w:rFonts w:ascii="Garamond" w:hAnsi="Garamond" w:cs="Times New Roman"/>
          <w:sz w:val="26"/>
          <w:szCs w:val="26"/>
        </w:rPr>
        <w:t>ife disparity in the years 19</w:t>
      </w:r>
      <w:r w:rsidR="00FD61FC" w:rsidRPr="00B2566E">
        <w:rPr>
          <w:rFonts w:ascii="Garamond" w:hAnsi="Garamond" w:cs="Times New Roman"/>
          <w:sz w:val="26"/>
          <w:szCs w:val="26"/>
        </w:rPr>
        <w:t>7</w:t>
      </w:r>
      <w:r w:rsidR="0027708A" w:rsidRPr="00B2566E">
        <w:rPr>
          <w:rFonts w:ascii="Garamond" w:hAnsi="Garamond" w:cs="Times New Roman"/>
          <w:sz w:val="26"/>
          <w:szCs w:val="26"/>
        </w:rPr>
        <w:t>5</w:t>
      </w:r>
      <w:r w:rsidR="00135C42" w:rsidRPr="00B2566E">
        <w:rPr>
          <w:rFonts w:ascii="Garamond" w:hAnsi="Garamond" w:cs="Times New Roman"/>
          <w:sz w:val="26"/>
          <w:szCs w:val="26"/>
        </w:rPr>
        <w:t>-</w:t>
      </w:r>
      <w:r w:rsidR="00FD61FC" w:rsidRPr="00B2566E">
        <w:rPr>
          <w:rFonts w:ascii="Garamond" w:hAnsi="Garamond" w:cs="Times New Roman"/>
          <w:sz w:val="26"/>
          <w:szCs w:val="26"/>
        </w:rPr>
        <w:t xml:space="preserve">1990 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4351782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FD61FC" w:rsidRPr="00B2566E">
        <w:rPr>
          <w:rFonts w:ascii="Garamond" w:hAnsi="Garamond" w:cs="Times New Roman"/>
          <w:sz w:val="26"/>
          <w:szCs w:val="26"/>
        </w:rPr>
        <w:t>reduce life disparity 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F6E7A39" w14:textId="77777777" w:rsidR="0012295D" w:rsidRDefault="0012295D" w:rsidP="00861A87">
      <w:pPr>
        <w:spacing w:line="360" w:lineRule="auto"/>
        <w:jc w:val="both"/>
        <w:rPr>
          <w:rFonts w:ascii="Garamond" w:hAnsi="Garamond" w:cs="Times New Roman"/>
          <w:b/>
          <w:sz w:val="26"/>
          <w:szCs w:val="26"/>
        </w:rPr>
      </w:pPr>
    </w:p>
    <w:p w14:paraId="1BABE4D3" w14:textId="77777777" w:rsidR="0012295D" w:rsidRDefault="0012295D" w:rsidP="00861A87">
      <w:pPr>
        <w:spacing w:line="360" w:lineRule="auto"/>
        <w:jc w:val="both"/>
        <w:rPr>
          <w:rFonts w:ascii="Garamond" w:hAnsi="Garamond" w:cs="Times New Roman"/>
          <w:b/>
          <w:sz w:val="26"/>
          <w:szCs w:val="26"/>
        </w:rPr>
      </w:pPr>
    </w:p>
    <w:p w14:paraId="3635DB42" w14:textId="77777777" w:rsidR="00B967A4" w:rsidRDefault="00B967A4" w:rsidP="00861A87">
      <w:pPr>
        <w:spacing w:line="360" w:lineRule="auto"/>
        <w:jc w:val="both"/>
        <w:rPr>
          <w:rFonts w:ascii="Garamond" w:hAnsi="Garamond" w:cs="Times New Roman"/>
          <w:b/>
          <w:sz w:val="26"/>
          <w:szCs w:val="26"/>
        </w:rPr>
      </w:pPr>
    </w:p>
    <w:p w14:paraId="456D5280" w14:textId="3C76D77E"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lastRenderedPageBreak/>
        <w:t>Introduction</w:t>
      </w:r>
    </w:p>
    <w:p w14:paraId="1F7F8124" w14:textId="7B6DD2F1"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Life expectancy is an important metric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005C1335">
        <w:rPr>
          <w:rFonts w:ascii="Garamond" w:hAnsi="Garamond" w:cs="Times New Roman"/>
          <w:sz w:val="26"/>
          <w:szCs w:val="26"/>
        </w:rPr>
        <w:t>. It</w:t>
      </w:r>
      <w:r w:rsidRPr="00B2566E">
        <w:rPr>
          <w:rFonts w:ascii="Garamond" w:hAnsi="Garamond" w:cs="Times New Roman"/>
          <w:sz w:val="26"/>
          <w:szCs w:val="26"/>
        </w:rPr>
        <w:t xml:space="preserve"> </w:t>
      </w:r>
      <w:r w:rsidR="00B86263" w:rsidRPr="00B2566E">
        <w:rPr>
          <w:rFonts w:ascii="Garamond" w:hAnsi="Garamond" w:cs="Times New Roman"/>
          <w:sz w:val="26"/>
          <w:szCs w:val="26"/>
        </w:rPr>
        <w:t>affects</w:t>
      </w:r>
      <w:r w:rsidRPr="00B2566E">
        <w:rPr>
          <w:rFonts w:ascii="Garamond" w:hAnsi="Garamond" w:cs="Times New Roman"/>
          <w:sz w:val="26"/>
          <w:szCs w:val="26"/>
        </w:rPr>
        <w:t xml:space="preserve"> individual decisions, such as when to retir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some, perhaps</w:t>
      </w:r>
      <w:r w:rsidR="00D47F8A" w:rsidRPr="00B2566E">
        <w:rPr>
          <w:rFonts w:ascii="Garamond" w:hAnsi="Garamond" w:cs="Times New Roman"/>
          <w:sz w:val="26"/>
          <w:szCs w:val="26"/>
        </w:rPr>
        <w:t xml:space="preserve"> 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8-10)</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AF58C8" w:rsidRPr="00B2566E">
        <w:rPr>
          <w:rFonts w:ascii="Garamond" w:hAnsi="Garamond" w:cs="Times New Roman"/>
          <w:sz w:val="26"/>
          <w:szCs w:val="26"/>
        </w:rPr>
        <w:t xml:space="preserve"> Also</w:t>
      </w:r>
      <w:r w:rsidR="00314A20" w:rsidRPr="00B2566E">
        <w:rPr>
          <w:rFonts w:ascii="Garamond" w:hAnsi="Garamond" w:cs="Times New Roman"/>
          <w:sz w:val="26"/>
          <w:szCs w:val="26"/>
        </w:rPr>
        <w:t xml:space="preserve">, </w:t>
      </w:r>
      <w:r w:rsidR="004B34C9" w:rsidRPr="00B2566E">
        <w:rPr>
          <w:rFonts w:ascii="Garamond" w:hAnsi="Garamond" w:cs="Times New Roman"/>
          <w:sz w:val="26"/>
          <w:szCs w:val="26"/>
        </w:rPr>
        <w:t xml:space="preserve">individuals </w:t>
      </w:r>
      <w:r w:rsidR="009722D2" w:rsidRPr="00B2566E">
        <w:rPr>
          <w:rFonts w:ascii="Garamond" w:hAnsi="Garamond" w:cs="Times New Roman"/>
          <w:sz w:val="26"/>
          <w:szCs w:val="26"/>
        </w:rPr>
        <w:t>may decid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the uncertainty surrounding their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p>
    <w:p w14:paraId="498F006E" w14:textId="2C3F3690" w:rsidR="0022126B" w:rsidRDefault="0022126B" w:rsidP="00861A87">
      <w:pPr>
        <w:spacing w:line="360" w:lineRule="auto"/>
        <w:ind w:firstLine="720"/>
        <w:jc w:val="both"/>
        <w:rPr>
          <w:rFonts w:ascii="Garamond" w:hAnsi="Garamond" w:cs="Times New Roman"/>
          <w:sz w:val="26"/>
          <w:szCs w:val="26"/>
        </w:rPr>
      </w:pPr>
      <w:r>
        <w:rPr>
          <w:rFonts w:ascii="Garamond" w:hAnsi="Garamond" w:cs="Times New Roman"/>
          <w:sz w:val="26"/>
          <w:szCs w:val="26"/>
        </w:rPr>
        <w:t xml:space="preserve">Life expectancy is lower in Denmark than in Norway and Sweden.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 between the mid-1970s and mid-1990s, to improve thereafter, remaining lower than in Sweden and Norway. The stagnation in 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11, 12)</w:t>
      </w:r>
      <w:r w:rsidR="00417B15">
        <w:rPr>
          <w:rFonts w:ascii="Garamond" w:hAnsi="Garamond" w:cs="Times New Roman"/>
          <w:sz w:val="26"/>
          <w:szCs w:val="26"/>
        </w:rPr>
        <w:fldChar w:fldCharType="end"/>
      </w:r>
      <w:r w:rsidR="002B0D6E" w:rsidRPr="00B2566E">
        <w:rPr>
          <w:rFonts w:ascii="Garamond" w:hAnsi="Garamond" w:cs="Times New Roman"/>
          <w:sz w:val="26"/>
          <w:szCs w:val="26"/>
        </w:rPr>
        <w:t>.</w:t>
      </w:r>
      <w:r>
        <w:rPr>
          <w:rFonts w:ascii="Garamond" w:hAnsi="Garamond" w:cs="Times New Roman"/>
          <w:sz w:val="26"/>
          <w:szCs w:val="26"/>
        </w:rPr>
        <w:t xml:space="preserve"> </w:t>
      </w:r>
      <w:r w:rsidR="00FB71BE" w:rsidRPr="00B2566E">
        <w:rPr>
          <w:rFonts w:ascii="Garamond" w:hAnsi="Garamond" w:cs="Times New Roman"/>
          <w:sz w:val="26"/>
          <w:szCs w:val="26"/>
        </w:rPr>
        <w:t>It is unknown how lifespan inequality developed since 1960 and which causes of death drove those changes.</w:t>
      </w:r>
    </w:p>
    <w:p w14:paraId="1CB1D9D1" w14:textId="1964BF4E" w:rsidR="00F92641" w:rsidRDefault="004C7C15"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Here we test the hypotheses that 1) Denmark has higher life</w:t>
      </w:r>
      <w:r w:rsidR="00864E50" w:rsidRPr="00B2566E">
        <w:rPr>
          <w:rFonts w:ascii="Garamond" w:hAnsi="Garamond" w:cs="Times New Roman"/>
          <w:sz w:val="26"/>
          <w:szCs w:val="26"/>
        </w:rPr>
        <w:t>span</w:t>
      </w:r>
      <w:r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961525" w:rsidRPr="00B2566E">
        <w:rPr>
          <w:rFonts w:ascii="Garamond" w:hAnsi="Garamond" w:cs="Times New Roman"/>
          <w:sz w:val="26"/>
          <w:szCs w:val="26"/>
        </w:rPr>
        <w:t xml:space="preserve"> 2)</w:t>
      </w:r>
      <w:r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 and 3)</w:t>
      </w:r>
      <w:r w:rsidR="00AF58C8" w:rsidRPr="00B2566E">
        <w:rPr>
          <w:rFonts w:ascii="Garamond" w:hAnsi="Garamond" w:cs="Times New Roman"/>
          <w:sz w:val="26"/>
          <w:szCs w:val="26"/>
        </w:rPr>
        <w:t xml:space="preserve"> this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e </w:t>
      </w:r>
      <w:r w:rsidR="00F92641">
        <w:rPr>
          <w:rFonts w:ascii="Garamond" w:hAnsi="Garamond" w:cs="Times New Roman"/>
          <w:sz w:val="26"/>
          <w:szCs w:val="26"/>
        </w:rPr>
        <w:t>address</w:t>
      </w:r>
      <w:r w:rsidR="00FB71BE" w:rsidRPr="00B2566E">
        <w:rPr>
          <w:rFonts w:ascii="Garamond" w:hAnsi="Garamond" w:cs="Times New Roman"/>
          <w:sz w:val="26"/>
          <w:szCs w:val="26"/>
        </w:rPr>
        <w:t xml:space="preserve"> the question</w:t>
      </w:r>
      <w:r w:rsidR="00F92641">
        <w:rPr>
          <w:rFonts w:ascii="Garamond" w:hAnsi="Garamond" w:cs="Times New Roman"/>
          <w:sz w:val="26"/>
          <w:szCs w:val="26"/>
        </w:rPr>
        <w:t>s</w:t>
      </w:r>
      <w:r w:rsidR="00FB71BE" w:rsidRPr="00B2566E">
        <w:rPr>
          <w:rFonts w:ascii="Garamond" w:hAnsi="Garamond" w:cs="Times New Roman"/>
          <w:sz w:val="26"/>
          <w:szCs w:val="26"/>
        </w:rPr>
        <w:t>: What should Denmark do now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how would that translate into gains in life expectancy towards Swedish levels?</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289C9442" w:rsidR="003F6ED2" w:rsidRPr="00B2566E" w:rsidRDefault="00B51BAC" w:rsidP="00861A8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417B15">
        <w:rPr>
          <w:rFonts w:ascii="Garamond" w:hAnsi="Garamond" w:cs="Times New Roman"/>
          <w:noProof/>
          <w:sz w:val="26"/>
          <w:szCs w:val="26"/>
        </w:rPr>
        <w:t>(13)</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Pr="00B2566E">
        <w:rPr>
          <w:rFonts w:ascii="Garamond" w:hAnsi="Garamond" w:cs="Times New Roman"/>
          <w:sz w:val="26"/>
          <w:szCs w:val="26"/>
        </w:rPr>
        <w:t xml:space="preserve">from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These data contain </w:t>
      </w:r>
      <w:r w:rsidR="009E6E4E" w:rsidRPr="00B2566E">
        <w:rPr>
          <w:rFonts w:ascii="Garamond" w:hAnsi="Garamond" w:cs="Times New Roman"/>
          <w:sz w:val="26"/>
          <w:szCs w:val="26"/>
        </w:rPr>
        <w:t xml:space="preserve">high quality </w:t>
      </w:r>
      <w:r w:rsidR="00981D30" w:rsidRPr="00B2566E">
        <w:rPr>
          <w:rFonts w:ascii="Garamond" w:hAnsi="Garamond" w:cs="Times New Roman"/>
          <w:sz w:val="26"/>
          <w:szCs w:val="26"/>
        </w:rPr>
        <w:t xml:space="preserve">information </w:t>
      </w:r>
      <w:r w:rsidR="00F35192" w:rsidRPr="00B2566E">
        <w:rPr>
          <w:rFonts w:ascii="Garamond" w:hAnsi="Garamond" w:cs="Times New Roman"/>
          <w:sz w:val="26"/>
          <w:szCs w:val="26"/>
        </w:rPr>
        <w:t>on</w:t>
      </w:r>
      <w:r w:rsidR="00981D30" w:rsidRPr="00B2566E">
        <w:rPr>
          <w:rFonts w:ascii="Garamond" w:hAnsi="Garamond" w:cs="Times New Roman"/>
          <w:sz w:val="26"/>
          <w:szCs w:val="26"/>
        </w:rPr>
        <w:t xml:space="preserve"> lifetable measures, such as</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death distribution, survival function and </w:t>
      </w:r>
      <w:r w:rsidR="00981D30" w:rsidRPr="00B2566E">
        <w:rPr>
          <w:rFonts w:ascii="Garamond" w:hAnsi="Garamond" w:cs="Times New Roman"/>
          <w:sz w:val="26"/>
          <w:szCs w:val="26"/>
        </w:rPr>
        <w:lastRenderedPageBreak/>
        <w:t xml:space="preserve">life expectancy, by age and sex. </w:t>
      </w:r>
      <w:r w:rsidR="003F6ED2" w:rsidRPr="00B2566E">
        <w:rPr>
          <w:rFonts w:ascii="Garamond" w:hAnsi="Garamond" w:cs="Times New Roman"/>
          <w:sz w:val="26"/>
          <w:szCs w:val="26"/>
        </w:rPr>
        <w:t>We use</w:t>
      </w:r>
      <w:r w:rsidRPr="00B2566E">
        <w:rPr>
          <w:rFonts w:ascii="Garamond" w:hAnsi="Garamond" w:cs="Times New Roman"/>
          <w:sz w:val="26"/>
          <w:szCs w:val="26"/>
        </w:rPr>
        <w:t>d</w:t>
      </w:r>
      <w:r w:rsidR="003F6ED2" w:rsidRPr="00B2566E">
        <w:rPr>
          <w:rFonts w:ascii="Garamond" w:hAnsi="Garamond" w:cs="Times New Roman"/>
          <w:sz w:val="26"/>
          <w:szCs w:val="26"/>
        </w:rPr>
        <w:t xml:space="preserve"> </w:t>
      </w:r>
      <w:r w:rsidR="004F43FB" w:rsidRPr="00B2566E">
        <w:rPr>
          <w:rFonts w:ascii="Garamond" w:hAnsi="Garamond" w:cs="Times New Roman"/>
          <w:sz w:val="26"/>
          <w:szCs w:val="26"/>
        </w:rPr>
        <w:t>c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for the same period</w:t>
      </w:r>
      <w:r w:rsidR="004166F4"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Organization&lt;/Author&gt;&lt;Year&gt;2017&lt;/Year&gt;&lt;RecNum&gt;112&lt;/RecNum&gt;&lt;DisplayText&gt;(14)&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17B15">
        <w:rPr>
          <w:rFonts w:ascii="Garamond" w:hAnsi="Garamond" w:cs="Times New Roman"/>
          <w:noProof/>
          <w:sz w:val="26"/>
          <w:szCs w:val="26"/>
        </w:rPr>
        <w:t>(14)</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B967A4">
        <w:rPr>
          <w:rFonts w:ascii="Garamond" w:hAnsi="Garamond" w:cs="Times New Roman"/>
          <w:sz w:val="26"/>
          <w:szCs w:val="26"/>
        </w:rPr>
        <w:t>These</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period categories.</w:t>
      </w:r>
      <w:r w:rsidR="00C31007" w:rsidRPr="00B2566E">
        <w:rPr>
          <w:rFonts w:ascii="Garamond" w:hAnsi="Garamond" w:cs="Times New Roman"/>
          <w:sz w:val="26"/>
          <w:szCs w:val="26"/>
        </w:rPr>
        <w:t xml:space="preserve"> Ungrouping into 1-year groups </w:t>
      </w:r>
      <w:r w:rsidR="0022161F">
        <w:rPr>
          <w:rFonts w:ascii="Garamond" w:hAnsi="Garamond" w:cs="Times New Roman"/>
          <w:sz w:val="26"/>
          <w:szCs w:val="26"/>
        </w:rPr>
        <w:t>increase</w:t>
      </w:r>
      <w:r w:rsidR="004F6020">
        <w:rPr>
          <w:rFonts w:ascii="Garamond" w:hAnsi="Garamond" w:cs="Times New Roman"/>
          <w:sz w:val="26"/>
          <w:szCs w:val="26"/>
        </w:rPr>
        <w:t>s</w:t>
      </w:r>
      <w:r w:rsidR="00C31007" w:rsidRPr="00B2566E">
        <w:rPr>
          <w:rFonts w:ascii="Garamond" w:hAnsi="Garamond" w:cs="Times New Roman"/>
          <w:sz w:val="26"/>
          <w:szCs w:val="26"/>
        </w:rPr>
        <w:t xml:space="preserve"> the </w:t>
      </w:r>
      <w:r w:rsidR="003D4697" w:rsidRPr="00B2566E">
        <w:rPr>
          <w:rFonts w:ascii="Garamond" w:hAnsi="Garamond" w:cs="Times New Roman"/>
          <w:sz w:val="26"/>
          <w:szCs w:val="26"/>
        </w:rPr>
        <w:t xml:space="preserve">accuracy </w:t>
      </w:r>
      <w:r w:rsidR="00C31007" w:rsidRPr="00B2566E">
        <w:rPr>
          <w:rFonts w:ascii="Garamond" w:hAnsi="Garamond" w:cs="Times New Roman"/>
          <w:sz w:val="26"/>
          <w:szCs w:val="26"/>
        </w:rPr>
        <w:t xml:space="preserve">of the resulting </w:t>
      </w:r>
      <w:r w:rsidR="00981EEE">
        <w:rPr>
          <w:rFonts w:ascii="Garamond" w:hAnsi="Garamond" w:cs="Times New Roman"/>
          <w:sz w:val="26"/>
          <w:szCs w:val="26"/>
        </w:rPr>
        <w:t xml:space="preserve">estimates </w:t>
      </w:r>
      <w:r w:rsidR="00981EE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6&lt;/Year&gt;&lt;RecNum&gt;129&lt;/RecNum&gt;&lt;DisplayText&gt;(15)&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981EEE">
        <w:rPr>
          <w:rFonts w:ascii="Garamond" w:hAnsi="Garamond" w:cs="Times New Roman"/>
          <w:sz w:val="26"/>
          <w:szCs w:val="26"/>
        </w:rPr>
        <w:fldChar w:fldCharType="separate"/>
      </w:r>
      <w:r w:rsidR="00981EEE">
        <w:rPr>
          <w:rFonts w:ascii="Garamond" w:hAnsi="Garamond" w:cs="Times New Roman"/>
          <w:noProof/>
          <w:sz w:val="26"/>
          <w:szCs w:val="26"/>
        </w:rPr>
        <w:t>(15)</w:t>
      </w:r>
      <w:r w:rsidR="00981EEE">
        <w:rPr>
          <w:rFonts w:ascii="Garamond" w:hAnsi="Garamond" w:cs="Times New Roman"/>
          <w:sz w:val="26"/>
          <w:szCs w:val="26"/>
        </w:rPr>
        <w:fldChar w:fldCharType="end"/>
      </w:r>
      <w:r w:rsidR="00C31007" w:rsidRPr="00B2566E">
        <w:rPr>
          <w:rFonts w:ascii="Garamond" w:hAnsi="Garamond" w:cs="Times New Roman"/>
          <w:sz w:val="26"/>
          <w:szCs w:val="26"/>
        </w:rPr>
        <w:t>. Thus, we</w:t>
      </w:r>
      <w:r w:rsidR="003D4697" w:rsidRPr="00B2566E">
        <w:rPr>
          <w:rFonts w:ascii="Garamond" w:hAnsi="Garamond" w:cs="Times New Roman"/>
          <w:sz w:val="26"/>
          <w:szCs w:val="26"/>
        </w:rPr>
        <w:t xml:space="preserve"> ungrouped the </w:t>
      </w:r>
      <w:r w:rsidR="0022161F">
        <w:rPr>
          <w:rFonts w:ascii="Garamond" w:hAnsi="Garamond" w:cs="Times New Roman"/>
          <w:sz w:val="26"/>
          <w:szCs w:val="26"/>
        </w:rPr>
        <w:t>cause-of-death data into single-</w:t>
      </w:r>
      <w:r w:rsidR="003D4697" w:rsidRPr="00B2566E">
        <w:rPr>
          <w:rFonts w:ascii="Garamond" w:hAnsi="Garamond" w:cs="Times New Roman"/>
          <w:sz w:val="26"/>
          <w:szCs w:val="26"/>
        </w:rPr>
        <w:t>year ages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5&lt;/Year&gt;&lt;RecNum&gt;115&lt;/RecNum&gt;&lt;DisplayText&gt;(16)&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981EEE">
        <w:rPr>
          <w:rFonts w:ascii="Garamond" w:hAnsi="Garamond" w:cs="Times New Roman"/>
          <w:noProof/>
          <w:sz w:val="26"/>
          <w:szCs w:val="26"/>
        </w:rPr>
        <w:t>(16)</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05614918"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2E4A25" w:rsidRPr="00B2566E">
        <w:rPr>
          <w:rFonts w:ascii="Garamond" w:hAnsi="Garamond" w:cs="Times New Roman"/>
          <w:sz w:val="26"/>
          <w:szCs w:val="26"/>
        </w:rPr>
        <w:t xml:space="preserve"> during the period studied</w:t>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We considered that smoking was prevalent among women (and still remains a problem) in Denmark; that the cardiovascular revolution took place in the studied period</w:t>
      </w:r>
      <w:r w:rsidR="0042548B">
        <w:rPr>
          <w:rFonts w:ascii="Garamond" w:hAnsi="Garamond" w:cs="Times New Roman"/>
          <w:sz w:val="26"/>
          <w:szCs w:val="26"/>
        </w:rPr>
        <w:t>; and that the management of infectious diseases has improved greatly over the past half century.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Supplemental Information</w:t>
      </w:r>
      <w:r w:rsidR="002E495E" w:rsidRPr="00B2566E">
        <w:rPr>
          <w:rFonts w:ascii="Garamond" w:hAnsi="Garamond" w:cs="Times New Roman"/>
          <w:sz w:val="26"/>
          <w:szCs w:val="26"/>
        </w:rPr>
        <w:t>.</w:t>
      </w:r>
      <w:r w:rsidR="00320ADC">
        <w:rPr>
          <w:rFonts w:ascii="Garamond" w:hAnsi="Garamond" w:cs="Times New Roman"/>
          <w:sz w:val="26"/>
          <w:szCs w:val="26"/>
        </w:rPr>
        <w:t xml:space="preserve"> </w:t>
      </w:r>
      <w:r w:rsidR="00320ADC">
        <w:rPr>
          <w:rFonts w:ascii="Garamond" w:hAnsi="Garamond" w:cs="Times New Roman"/>
          <w:sz w:val="26"/>
          <w:szCs w:val="26"/>
        </w:rPr>
        <w:t>Causes of death above age 85 were not decomposed, because of low reliability.</w:t>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Janssen&lt;/Author&gt;&lt;Year&gt;2004&lt;/Year&gt;&lt;RecNum&gt;116&lt;/RecNum&gt;&lt;DisplayText&gt;(1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6E1248">
        <w:rPr>
          <w:rFonts w:ascii="Garamond" w:hAnsi="Garamond" w:cs="Times New Roman"/>
          <w:noProof/>
          <w:sz w:val="26"/>
          <w:szCs w:val="26"/>
        </w:rPr>
        <w:t>(1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A sensitivity analysis was performed to assure consistency of grouping across ICD versions</w:t>
      </w:r>
      <w:r w:rsidR="006E1248">
        <w:rPr>
          <w:rFonts w:ascii="Garamond" w:hAnsi="Garamond" w:cs="Times New Roman"/>
          <w:sz w:val="26"/>
          <w:szCs w:val="26"/>
        </w:rPr>
        <w:t xml:space="preserve"> (see SI)</w:t>
      </w:r>
      <w:r w:rsidR="00C0305A" w:rsidRPr="00B2566E">
        <w:rPr>
          <w:rFonts w:ascii="Garamond" w:hAnsi="Garamond" w:cs="Times New Roman"/>
          <w:sz w:val="26"/>
          <w:szCs w:val="26"/>
        </w:rPr>
        <w:t>.</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3BC72222" w:rsidR="00C068A9" w:rsidRPr="00B2566E" w:rsidRDefault="00AD66A7" w:rsidP="00861A87">
      <w:pPr>
        <w:autoSpaceDE w:val="0"/>
        <w:autoSpaceDN w:val="0"/>
        <w:adjustRightInd w:val="0"/>
        <w:spacing w:after="100" w:afterAutospacing="1" w:line="360" w:lineRule="auto"/>
        <w:ind w:firstLine="720"/>
        <w:jc w:val="both"/>
        <w:rPr>
          <w:rFonts w:ascii="Garamond" w:eastAsiaTheme="minorEastAsia" w:hAnsi="Garamond"/>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van Raalte&lt;/Author&gt;&lt;Year&gt;2013&lt;/Year&gt;&lt;RecNum&gt;9&lt;/RecNum&gt;&lt;DisplayText&gt;(1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6E1248">
        <w:rPr>
          <w:rFonts w:ascii="Garamond" w:hAnsi="Garamond" w:cs="Times New Roman"/>
          <w:noProof/>
          <w:sz w:val="26"/>
          <w:szCs w:val="26"/>
        </w:rPr>
        <w:t>(1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CoV)</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B1317F" w:rsidRPr="00B2566E">
        <w:rPr>
          <w:rFonts w:ascii="Garamond" w:eastAsiaTheme="minorEastAsia" w:hAnsi="Garamond"/>
          <w:sz w:val="26"/>
          <w:szCs w:val="26"/>
        </w:rPr>
        <w:t xml:space="preserve"> (see SI for a brief description)</w:t>
      </w:r>
      <w:r w:rsidR="000A6821"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CoV</w:t>
      </w:r>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6E1248">
        <w:rPr>
          <w:rFonts w:ascii="Garamond" w:eastAsiaTheme="minorEastAsia" w:hAnsi="Garamond"/>
          <w:sz w:val="26"/>
          <w:szCs w:val="26"/>
        </w:rPr>
        <w:instrText xml:space="preserve"> ADDIN EN.CITE &lt;EndNote&gt;&lt;Cite&gt;&lt;Author&gt;Wrycza&lt;/Author&gt;&lt;Year&gt;2015&lt;/Year&gt;&lt;RecNum&gt;1&lt;/RecNum&gt;&lt;DisplayText&gt;(1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 </w:instrText>
      </w:r>
      <w:r w:rsidR="006E1248">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DATA </w:instrText>
      </w:r>
      <w:r w:rsidR="006E1248">
        <w:rPr>
          <w:rFonts w:ascii="Garamond" w:eastAsiaTheme="minorEastAsia" w:hAnsi="Garamond"/>
          <w:sz w:val="26"/>
          <w:szCs w:val="26"/>
        </w:rPr>
      </w:r>
      <w:r w:rsidR="006E1248">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8, 20, 2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Lifespan and life disparity (CoV)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lastRenderedPageBreak/>
        <w:t>Decomposition techniques</w:t>
      </w:r>
    </w:p>
    <w:p w14:paraId="1E4C83F9" w14:textId="4D48DD37" w:rsidR="00351373" w:rsidRPr="00B2566E" w:rsidRDefault="00E35EC6"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sidRPr="00B2566E">
        <w:rPr>
          <w:rFonts w:ascii="Garamond" w:hAnsi="Garamond" w:cs="Times New Roman"/>
          <w:iCs/>
          <w:sz w:val="26"/>
          <w:szCs w:val="26"/>
        </w:rPr>
        <w:t>W</w:t>
      </w:r>
      <w:r w:rsidR="003C22DE" w:rsidRPr="00B2566E">
        <w:rPr>
          <w:rFonts w:ascii="Garamond" w:hAnsi="Garamond" w:cs="Times New Roman"/>
          <w:iCs/>
          <w:sz w:val="26"/>
          <w:szCs w:val="26"/>
        </w:rPr>
        <w:t xml:space="preserve">e </w:t>
      </w:r>
      <w:r w:rsidR="0042548B">
        <w:rPr>
          <w:rFonts w:ascii="Garamond" w:hAnsi="Garamond" w:cs="Times New Roman"/>
          <w:iCs/>
          <w:sz w:val="26"/>
          <w:szCs w:val="26"/>
        </w:rPr>
        <w:t xml:space="preserve">made a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Pr="00B2566E">
        <w:rPr>
          <w:rFonts w:ascii="Garamond" w:hAnsi="Garamond" w:cs="Times New Roman"/>
          <w:iCs/>
          <w:sz w:val="26"/>
          <w:szCs w:val="26"/>
        </w:rPr>
        <w:t xml:space="preserve"> in </w:t>
      </w:r>
      <w:r w:rsidR="0042548B">
        <w:rPr>
          <w:rFonts w:ascii="Garamond" w:hAnsi="Garamond" w:cs="Times New Roman"/>
          <w:iCs/>
          <w:sz w:val="26"/>
          <w:szCs w:val="26"/>
        </w:rPr>
        <w:t>Denmark, Norway and Sweden 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6E1248">
        <w:rPr>
          <w:rFonts w:ascii="Garamond" w:hAnsi="Garamond" w:cs="Times New Roman"/>
          <w:iCs/>
          <w:sz w:val="26"/>
          <w:szCs w:val="26"/>
        </w:rPr>
        <w:instrText xml:space="preserve"> ADDIN EN.CITE &lt;EndNote&gt;&lt;Cite&gt;&lt;Author&gt;Horiuchi&lt;/Author&gt;&lt;Year&gt;2008&lt;/Year&gt;&lt;RecNum&gt;29&lt;/RecNum&gt;&lt;DisplayText&gt;(2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6E1248">
        <w:rPr>
          <w:rFonts w:ascii="Garamond" w:hAnsi="Garamond" w:cs="Times New Roman"/>
          <w:iCs/>
          <w:noProof/>
          <w:sz w:val="26"/>
          <w:szCs w:val="26"/>
        </w:rPr>
        <w:t>(2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s in life expectancy and life disparity</w:t>
      </w:r>
      <w:r w:rsidR="00EB6B82" w:rsidRPr="00B2566E">
        <w:rPr>
          <w:rFonts w:ascii="Garamond" w:hAnsi="Garamond" w:cs="Times New Roman"/>
          <w:sz w:val="26"/>
          <w:szCs w:val="26"/>
        </w:rPr>
        <w:t xml:space="preserve"> 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199570D3"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 disparity (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421315">
        <w:rPr>
          <w:rFonts w:ascii="Garamond" w:hAnsi="Garamond" w:cs="Times New Roman"/>
          <w:sz w:val="26"/>
          <w:szCs w:val="26"/>
        </w:rPr>
        <w:t>monotonous</w:t>
      </w:r>
      <w:r w:rsidR="00905C39" w:rsidRPr="00B2566E">
        <w:rPr>
          <w:rFonts w:ascii="Garamond" w:hAnsi="Garamond" w:cs="Times New Roman"/>
          <w:sz w:val="26"/>
          <w:szCs w:val="26"/>
        </w:rPr>
        <w:t xml:space="preserve"> decrease in disparity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ter, while the decrease in life disparity was more monotonous</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8CF8320" w14:textId="203241F2" w:rsidR="000F32E7" w:rsidRPr="000F32E7" w:rsidRDefault="000F32E7" w:rsidP="00861A87">
      <w:pPr>
        <w:spacing w:line="360" w:lineRule="auto"/>
        <w:jc w:val="both"/>
        <w:rPr>
          <w:rFonts w:ascii="Garamond" w:hAnsi="Garamond" w:cs="Times New Roman"/>
          <w:sz w:val="26"/>
          <w:szCs w:val="26"/>
        </w:rPr>
      </w:pPr>
      <w:r w:rsidRPr="000F32E7">
        <w:rPr>
          <w:rFonts w:ascii="Garamond" w:hAnsi="Garamond" w:cs="Times New Roman"/>
          <w:sz w:val="26"/>
          <w:szCs w:val="26"/>
        </w:rPr>
        <w:t>Figure 2 shows the age-by-cause decomposition of life expectancy (panel A) and lifespan inequality (Panel B) for three periods 1960-1975, 1975-1995, 1995-2014.</w:t>
      </w:r>
      <w:r w:rsidR="00D57423">
        <w:rPr>
          <w:rFonts w:ascii="Garamond" w:hAnsi="Garamond" w:cs="Times New Roman"/>
          <w:sz w:val="26"/>
          <w:szCs w:val="26"/>
        </w:rPr>
        <w:t xml:space="preserve"> Positive (negative) values increase</w:t>
      </w:r>
      <w:r w:rsidR="004F6020">
        <w:rPr>
          <w:rFonts w:ascii="Garamond" w:hAnsi="Garamond" w:cs="Times New Roman"/>
          <w:sz w:val="26"/>
          <w:szCs w:val="26"/>
        </w:rPr>
        <w:t xml:space="preserve"> (</w:t>
      </w:r>
      <w:r w:rsidR="00D57423">
        <w:rPr>
          <w:rFonts w:ascii="Garamond" w:hAnsi="Garamond" w:cs="Times New Roman"/>
          <w:sz w:val="26"/>
          <w:szCs w:val="26"/>
        </w:rPr>
        <w:t>decrease</w:t>
      </w:r>
      <w:r w:rsidR="004F6020">
        <w:rPr>
          <w:rFonts w:ascii="Garamond" w:hAnsi="Garamond" w:cs="Times New Roman"/>
          <w:sz w:val="26"/>
          <w:szCs w:val="26"/>
        </w:rPr>
        <w:t>)</w:t>
      </w:r>
      <w:r w:rsidR="00D57423">
        <w:rPr>
          <w:rFonts w:ascii="Garamond" w:hAnsi="Garamond" w:cs="Times New Roman"/>
          <w:sz w:val="26"/>
          <w:szCs w:val="26"/>
        </w:rPr>
        <w:t xml:space="preserve"> life expectancy or lifespan inequality.</w:t>
      </w:r>
    </w:p>
    <w:p w14:paraId="6BF0C9F0" w14:textId="7CE28E7A"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217579">
        <w:rPr>
          <w:rFonts w:ascii="Garamond" w:hAnsi="Garamond" w:cs="Times New Roman"/>
          <w:sz w:val="26"/>
          <w:szCs w:val="26"/>
        </w:rPr>
        <w:t xml:space="preserve">. 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2A945A42" w14:textId="2BE2BB48"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w:t>
      </w:r>
      <w:r w:rsidR="00AE13B3" w:rsidRPr="00B2566E">
        <w:rPr>
          <w:rFonts w:ascii="Garamond" w:hAnsi="Garamond" w:cs="Times New Roman"/>
          <w:sz w:val="26"/>
          <w:szCs w:val="26"/>
        </w:rPr>
        <w:lastRenderedPageBreak/>
        <w:t xml:space="preserve">offset by an increase in </w:t>
      </w:r>
      <w:r w:rsidR="007411DA">
        <w:rPr>
          <w:rFonts w:ascii="Garamond" w:hAnsi="Garamond" w:cs="Times New Roman"/>
          <w:sz w:val="26"/>
          <w:szCs w:val="26"/>
        </w:rPr>
        <w:t>(mainly smoking 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 Also, improvement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suppressed</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available </w:t>
      </w:r>
      <w:hyperlink r:id="rId8" w:history="1">
        <w:r w:rsidR="00AE13B3" w:rsidRPr="00AB1307">
          <w:rPr>
            <w:rStyle w:val="Hyper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Non-smoking related cancer contributed negatively to lifespan for both females and males, which was the main offsetting cause of death for males, that otherwise experienced increases in lifespan due to a reduction in infant mortality and mid- and high-age cardiovascular mortality.</w:t>
      </w:r>
    </w:p>
    <w:p w14:paraId="70F122F2" w14:textId="1899E833" w:rsidR="00BB4DF3" w:rsidRPr="00B2566E" w:rsidRDefault="005B7911" w:rsidP="00861A87">
      <w:pPr>
        <w:spacing w:line="360" w:lineRule="auto"/>
        <w:ind w:firstLine="720"/>
        <w:jc w:val="both"/>
        <w:rPr>
          <w:rFonts w:ascii="Garamond" w:hAnsi="Garamond" w:cs="Times New Roman"/>
          <w:sz w:val="26"/>
          <w:szCs w:val="26"/>
        </w:rPr>
      </w:pPr>
      <w:r>
        <w:rPr>
          <w:rFonts w:ascii="Garamond" w:hAnsi="Garamond" w:cs="Times New Roman"/>
          <w:sz w:val="26"/>
          <w:szCs w:val="26"/>
        </w:rPr>
        <w:t>I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females </w:t>
      </w:r>
      <w:r w:rsidR="00BB4DF3" w:rsidRPr="00B2566E">
        <w:rPr>
          <w:rFonts w:ascii="Garamond" w:hAnsi="Garamond" w:cs="Times New Roman"/>
          <w:sz w:val="26"/>
          <w:szCs w:val="26"/>
        </w:rPr>
        <w:t xml:space="preserve">between </w:t>
      </w:r>
      <w:r>
        <w:rPr>
          <w:rFonts w:ascii="Garamond" w:hAnsi="Garamond" w:cs="Times New Roman"/>
          <w:sz w:val="26"/>
          <w:szCs w:val="26"/>
        </w:rPr>
        <w:t>1975 and 1995</w:t>
      </w:r>
      <w:r w:rsidR="0085603A">
        <w:rPr>
          <w:rFonts w:ascii="Garamond" w:hAnsi="Garamond" w:cs="Times New Roman"/>
          <w:sz w:val="26"/>
          <w:szCs w:val="26"/>
        </w:rPr>
        <w:t xml:space="preserve"> 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 and a reduction in old-age cardiovascular mortality. For males, the reduction in life disparity was larger than for females, mainly driven by a reduction in infant mortality and early-life external mortality.</w:t>
      </w:r>
    </w:p>
    <w:p w14:paraId="488F6904" w14:textId="7AD146FA"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D56583" w:rsidRPr="00B2566E">
        <w:rPr>
          <w:rFonts w:ascii="Garamond" w:hAnsi="Garamond" w:cs="Times New Roman"/>
          <w:sz w:val="26"/>
          <w:szCs w:val="26"/>
        </w:rPr>
        <w:t>female life expectancy increased</w:t>
      </w:r>
      <w:r w:rsidR="00E91CFF">
        <w:rPr>
          <w:rFonts w:ascii="Garamond" w:hAnsi="Garamond" w:cs="Times New Roman"/>
          <w:sz w:val="26"/>
          <w:szCs w:val="26"/>
        </w:rPr>
        <w:t xml:space="preserve"> </w:t>
      </w:r>
      <w:r w:rsidR="002826E2">
        <w:rPr>
          <w:rFonts w:ascii="Garamond" w:hAnsi="Garamond" w:cs="Times New Roman"/>
          <w:sz w:val="26"/>
          <w:szCs w:val="26"/>
        </w:rPr>
        <w:t>from 77.8 to 82.7 years</w:t>
      </w:r>
      <w:r w:rsidR="00D56583" w:rsidRPr="00B2566E">
        <w:rPr>
          <w:rFonts w:ascii="Garamond" w:hAnsi="Garamond" w:cs="Times New Roman"/>
          <w:sz w:val="26"/>
          <w:szCs w:val="26"/>
        </w:rPr>
        <w:t xml:space="preserve"> due to almost all causes at all ages, in particular cardiovascular mortality</w:t>
      </w:r>
      <w:r w:rsidR="00E91CFF">
        <w:rPr>
          <w:rFonts w:ascii="Garamond" w:hAnsi="Garamond" w:cs="Times New Roman"/>
          <w:sz w:val="26"/>
          <w:szCs w:val="26"/>
        </w:rPr>
        <w:t>.</w:t>
      </w:r>
      <w:r w:rsidR="00D56583" w:rsidRPr="00B2566E">
        <w:rPr>
          <w:rFonts w:ascii="Garamond" w:hAnsi="Garamond" w:cs="Times New Roman"/>
          <w:sz w:val="26"/>
          <w:szCs w:val="26"/>
        </w:rPr>
        <w:t xml:space="preserve"> </w:t>
      </w:r>
      <w:r w:rsidR="00E91CFF">
        <w:rPr>
          <w:rFonts w:ascii="Garamond" w:hAnsi="Garamond" w:cs="Times New Roman"/>
          <w:sz w:val="26"/>
          <w:szCs w:val="26"/>
        </w:rPr>
        <w:t>Also f</w:t>
      </w:r>
      <w:r w:rsidR="00D56583" w:rsidRPr="00B2566E">
        <w:rPr>
          <w:rFonts w:ascii="Garamond" w:hAnsi="Garamond" w:cs="Times New Roman"/>
          <w:sz w:val="26"/>
          <w:szCs w:val="26"/>
        </w:rPr>
        <w:t>or males, all causes at all ages provided positively to lifespan development</w:t>
      </w:r>
      <w:r w:rsidR="002826E2">
        <w:rPr>
          <w:rFonts w:ascii="Garamond" w:hAnsi="Garamond" w:cs="Times New Roman"/>
          <w:sz w:val="26"/>
          <w:szCs w:val="26"/>
        </w:rPr>
        <w:t xml:space="preserve"> (from 72.7 to 78.6)</w:t>
      </w:r>
      <w:r w:rsidR="00D56583" w:rsidRPr="00B2566E">
        <w:rPr>
          <w:rFonts w:ascii="Garamond" w:hAnsi="Garamond" w:cs="Times New Roman"/>
          <w:sz w:val="26"/>
          <w:szCs w:val="26"/>
        </w:rPr>
        <w:t xml:space="preserve">. As for disparity,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355BE87" w14:textId="77777777" w:rsidR="00115578" w:rsidRPr="00B2566E" w:rsidRDefault="00115578" w:rsidP="00861A87">
      <w:pPr>
        <w:spacing w:line="360" w:lineRule="auto"/>
        <w:ind w:firstLine="720"/>
        <w:jc w:val="both"/>
        <w:rPr>
          <w:rFonts w:ascii="Garamond" w:hAnsi="Garamond" w:cs="Times New Roman"/>
          <w:sz w:val="26"/>
          <w:szCs w:val="26"/>
        </w:rPr>
      </w:pPr>
    </w:p>
    <w:p w14:paraId="756D8D93" w14:textId="2322DAD8"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0AF61A1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p>
    <w:p w14:paraId="3288D4EF" w14:textId="5DBD7799"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lastRenderedPageBreak/>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09004295" w:rsidR="00DE6ABE" w:rsidRDefault="00DE6ABE" w:rsidP="00DE6ABE">
      <w:pPr>
        <w:spacing w:line="360" w:lineRule="auto"/>
        <w:jc w:val="both"/>
        <w:rPr>
          <w:rFonts w:ascii="Garamond" w:hAnsi="Garamond" w:cs="Times New Roman"/>
          <w:sz w:val="26"/>
          <w:szCs w:val="26"/>
        </w:rPr>
      </w:pPr>
      <w:r w:rsidRPr="00DE6ABE">
        <w:rPr>
          <w:rFonts w:ascii="Garamond" w:hAnsi="Garamond" w:cs="Times New Roman"/>
          <w:sz w:val="26"/>
          <w:szCs w:val="26"/>
        </w:rPr>
        <w:t>Table</w:t>
      </w:r>
      <w:r>
        <w:rPr>
          <w:rFonts w:ascii="Garamond" w:hAnsi="Garamond" w:cs="Times New Roman"/>
          <w:sz w:val="26"/>
          <w:szCs w:val="26"/>
        </w:rPr>
        <w:t xml:space="preserve"> 1 presents how much life expectancy in Denmark would increase by a reduction in the gap with Swedish lifespan ine</w:t>
      </w:r>
      <w:r w:rsidR="00D938A5">
        <w:rPr>
          <w:rFonts w:ascii="Garamond" w:hAnsi="Garamond" w:cs="Times New Roman"/>
          <w:sz w:val="26"/>
          <w:szCs w:val="26"/>
        </w:rPr>
        <w:t>quality for both sexes in 2014</w:t>
      </w:r>
      <w:r w:rsidR="00F845BF">
        <w:rPr>
          <w:rFonts w:ascii="Garamond" w:hAnsi="Garamond" w:cs="Times New Roman"/>
          <w:sz w:val="26"/>
          <w:szCs w:val="26"/>
        </w:rPr>
        <w:t xml:space="preserve"> for each cause of death</w:t>
      </w:r>
      <w:r w:rsidR="00D938A5">
        <w:rPr>
          <w:rFonts w:ascii="Garamond" w:hAnsi="Garamond" w:cs="Times New Roman"/>
          <w:sz w:val="26"/>
          <w:szCs w:val="26"/>
        </w:rPr>
        <w:t xml:space="preserve">. Reducing mortality from cancers below age 85 would </w:t>
      </w:r>
      <w:r w:rsidR="00800A46">
        <w:rPr>
          <w:rFonts w:ascii="Garamond" w:hAnsi="Garamond" w:cs="Times New Roman"/>
          <w:sz w:val="26"/>
          <w:szCs w:val="26"/>
        </w:rPr>
        <w:t>decrease</w:t>
      </w:r>
      <w:r w:rsidR="00D938A5">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62612FE8" w:rsidR="002800A9" w:rsidRPr="00823311" w:rsidRDefault="002800A9" w:rsidP="00823311">
      <w:pPr>
        <w:spacing w:line="360" w:lineRule="auto"/>
        <w:rPr>
          <w:rFonts w:ascii="Garamond" w:hAnsi="Garamond" w:cs="Times New Roman"/>
          <w:sz w:val="26"/>
          <w:szCs w:val="26"/>
        </w:rPr>
      </w:pPr>
      <w:r w:rsidRPr="00B2566E">
        <w:rPr>
          <w:rFonts w:ascii="Garamond" w:hAnsi="Garamond" w:cs="Times New Roman"/>
          <w:b/>
          <w:sz w:val="26"/>
          <w:szCs w:val="26"/>
        </w:rPr>
        <w:t>Discussion</w:t>
      </w:r>
    </w:p>
    <w:p w14:paraId="4AA4B942" w14:textId="0AF2D260" w:rsidR="004E1347" w:rsidRDefault="0086328D" w:rsidP="00985F9B">
      <w:pPr>
        <w:spacing w:line="360" w:lineRule="auto"/>
        <w:rPr>
          <w:rFonts w:ascii="Garamond" w:hAnsi="Garamond" w:cs="Times New Roman"/>
          <w:sz w:val="26"/>
          <w:szCs w:val="26"/>
        </w:rPr>
      </w:pPr>
      <w:r>
        <w:rPr>
          <w:rFonts w:ascii="Garamond" w:hAnsi="Garamond" w:cs="Times New Roman"/>
          <w:b/>
          <w:i/>
          <w:sz w:val="26"/>
          <w:szCs w:val="26"/>
        </w:rPr>
        <w:t>Potential l</w:t>
      </w:r>
      <w:r w:rsidR="00985F9B">
        <w:rPr>
          <w:rFonts w:ascii="Garamond" w:hAnsi="Garamond" w:cs="Times New Roman"/>
          <w:b/>
          <w:i/>
          <w:sz w:val="26"/>
          <w:szCs w:val="26"/>
        </w:rPr>
        <w:t>imitations</w:t>
      </w:r>
    </w:p>
    <w:p w14:paraId="4BD8D598" w14:textId="2FEB73C2" w:rsidR="004B7BCD" w:rsidRDefault="00E304B6" w:rsidP="00EC0B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For instance, with increasing knowledge and awareness of the effect </w:t>
      </w:r>
      <w:r>
        <w:rPr>
          <w:rFonts w:ascii="Garamond" w:hAnsi="Garamond" w:cs="Times New Roman"/>
          <w:sz w:val="26"/>
          <w:szCs w:val="26"/>
        </w:rPr>
        <w:lastRenderedPageBreak/>
        <w:t xml:space="preserve">of immobilization and hospitalization on the chance of pneumonia, pneumonia became increasingly classified as secondary to some principle cause of death (ref). In particular causes of death at old-age should be discounted, because co-morbidity is rampant, so that various causes may contribute to death, leading some to suggest that ‘old age’ is a valid cause of death </w:t>
      </w:r>
      <w:r w:rsidR="00553187">
        <w:rPr>
          <w:rFonts w:ascii="Garamond" w:hAnsi="Garamond" w:cs="Times New Roman"/>
          <w:sz w:val="26"/>
          <w:szCs w:val="26"/>
        </w:rPr>
        <w:t>after all</w:t>
      </w:r>
      <w:r>
        <w:rPr>
          <w:rFonts w:ascii="Garamond" w:hAnsi="Garamond" w:cs="Times New Roman"/>
          <w:sz w:val="26"/>
          <w:szCs w:val="26"/>
        </w:rPr>
        <w:t>. Yet through using otherwise high quality data and broad categories of causes of death, we believe we have achieved a useful, workable grouping of causes of death.</w:t>
      </w:r>
    </w:p>
    <w:p w14:paraId="76C4B7CF" w14:textId="77777777" w:rsidR="00320ADC" w:rsidRPr="004B7BCD" w:rsidRDefault="00320ADC" w:rsidP="00320ADC">
      <w:pPr>
        <w:spacing w:line="360" w:lineRule="auto"/>
        <w:jc w:val="both"/>
        <w:rPr>
          <w:rFonts w:ascii="Garamond" w:hAnsi="Garamond" w:cs="Times New Roman"/>
          <w:sz w:val="26"/>
          <w:szCs w:val="26"/>
        </w:rPr>
      </w:pPr>
    </w:p>
    <w:p w14:paraId="5C133074" w14:textId="7CA358D3"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BF3AB3F" w14:textId="77777777" w:rsidR="00386D01" w:rsidRDefault="00985F9B" w:rsidP="00386D01">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 or exceeding lifespan: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Gillespie&lt;/Author&gt;&lt;Year&gt;2014&lt;/Year&gt;&lt;RecNum&gt;70&lt;/RecNum&gt;&lt;DisplayText&gt;(2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86D01">
        <w:rPr>
          <w:rFonts w:ascii="Garamond" w:hAnsi="Garamond" w:cs="Times New Roman"/>
          <w:noProof/>
          <w:sz w:val="26"/>
          <w:szCs w:val="26"/>
        </w:rPr>
        <w:t>(2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p>
    <w:p w14:paraId="58D91DAE" w14:textId="77777777" w:rsidR="00E06C79" w:rsidRDefault="0086328D" w:rsidP="00E06C7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Seligman&lt;/Author&gt;&lt;Year&gt;2016&lt;/Year&gt;&lt;RecNum&gt;50&lt;/RecNum&gt;&lt;DisplayText&gt;(2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86D01">
        <w:rPr>
          <w:rFonts w:ascii="Garamond" w:hAnsi="Garamond" w:cs="Times New Roman"/>
          <w:noProof/>
          <w:sz w:val="26"/>
          <w:szCs w:val="26"/>
        </w:rPr>
        <w:t>(2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van Raalte&lt;/Author&gt;&lt;Year&gt;2015&lt;/Year&gt;&lt;RecNum&gt;130&lt;/RecNum&gt;&lt;DisplayText&gt;(25)&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25)</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3C79DD86" w:rsidR="006D7636" w:rsidRDefault="00955F47" w:rsidP="002B77C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w:t>
      </w:r>
      <w:r w:rsidR="00EC20A6">
        <w:rPr>
          <w:rFonts w:ascii="Garamond" w:hAnsi="Garamond" w:cs="Times New Roman"/>
          <w:sz w:val="26"/>
          <w:szCs w:val="26"/>
        </w:rPr>
        <w:lastRenderedPageBreak/>
        <w:t xml:space="preserve">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EC20A6">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EC20A6">
        <w:rPr>
          <w:rFonts w:ascii="Garamond" w:hAnsi="Garamond" w:cs="Times New Roman"/>
          <w:noProof/>
          <w:sz w:val="26"/>
          <w:szCs w:val="26"/>
        </w:rPr>
        <w:t>(13)</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D01051">
        <w:rPr>
          <w:rFonts w:ascii="Garamond" w:hAnsi="Garamond" w:cs="Times New Roman"/>
          <w:sz w:val="26"/>
          <w:szCs w:val="26"/>
        </w:rPr>
        <w:t>Thus</w:t>
      </w:r>
      <w:r w:rsidR="00DD3030">
        <w:rPr>
          <w:rFonts w:ascii="Garamond" w:hAnsi="Garamond" w:cs="Times New Roman"/>
          <w:sz w:val="26"/>
          <w:szCs w:val="26"/>
        </w:rPr>
        <w:t xml:space="preserve">, 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Zylbersztejn&lt;/Author&gt;&lt;Year&gt;2015&lt;/Year&gt;&lt;RecNum&gt;131&lt;/RecNum&gt;&lt;DisplayText&gt;(26)&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6)</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Wennergren&lt;/Author&gt;&lt;Year&gt;2015&lt;/Year&gt;&lt;RecNum&gt;132&lt;/RecNum&gt;&lt;DisplayText&gt;(27)&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D01051">
        <w:rPr>
          <w:rFonts w:ascii="Times New Roman" w:hAnsi="Times New Roman" w:cs="Times New Roman"/>
          <w:sz w:val="26"/>
          <w:szCs w:val="26"/>
        </w:rPr>
        <w:instrText>‐</w:instrText>
      </w:r>
      <w:r w:rsidR="00D01051">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7)</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2C2821E4"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Hashim&lt;/Author&gt;&lt;Year&gt;2016&lt;/Year&gt;&lt;RecNum&gt;133&lt;/RecNum&gt;&lt;DisplayText&gt;(28)&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8)</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0B19A9">
        <w:rPr>
          <w:rFonts w:ascii="Garamond" w:hAnsi="Garamond" w:cs="Times New Roman"/>
          <w:sz w:val="26"/>
          <w:szCs w:val="26"/>
        </w:rPr>
        <w:instrText xml:space="preserve"> ADDIN EN.CITE &lt;EndNote&gt;&lt;Cite&gt;&lt;Author&gt;Lindahl-Jacobsen&lt;/Author&gt;&lt;Year&gt;2016&lt;/Year&gt;&lt;RecNum&gt;43&lt;/RecNum&gt;&lt;DisplayText&gt;(12)&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0B19A9">
        <w:rPr>
          <w:rFonts w:ascii="Garamond" w:hAnsi="Garamond" w:cs="Times New Roman"/>
          <w:noProof/>
          <w:sz w:val="26"/>
          <w:szCs w:val="26"/>
        </w:rPr>
        <w:t>(12)</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785EE89E" w14:textId="5B0C405F" w:rsidR="0012295D" w:rsidRDefault="0012295D" w:rsidP="000B19A9">
      <w:pPr>
        <w:spacing w:line="360" w:lineRule="auto"/>
        <w:ind w:firstLine="720"/>
        <w:jc w:val="both"/>
        <w:rPr>
          <w:rFonts w:ascii="Garamond" w:hAnsi="Garamond" w:cs="Times New Roman"/>
          <w:sz w:val="26"/>
          <w:szCs w:val="26"/>
        </w:rPr>
      </w:pPr>
      <w:r>
        <w:rPr>
          <w:rFonts w:ascii="Garamond" w:hAnsi="Garamond" w:cs="Times New Roman"/>
          <w:sz w:val="26"/>
          <w:szCs w:val="26"/>
        </w:rPr>
        <w:t>For Sweden, the data suggest that young-age external mortality can be further reduced. Of course, a difference alone does not mean that it is easy to achieve a reduction. Sweden may be different from Denmark geographically. There are more rural areas, which may make it harder to reduce accidents. Still, it is an option worth considering.</w:t>
      </w:r>
    </w:p>
    <w:p w14:paraId="51374483" w14:textId="0039FDD1" w:rsidR="0012295D" w:rsidRDefault="00703E56" w:rsidP="0012295D">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p>
    <w:p w14:paraId="4BCAE110" w14:textId="77777777" w:rsidR="002B77C9" w:rsidRPr="0012295D" w:rsidRDefault="002B77C9" w:rsidP="0012295D">
      <w:pPr>
        <w:spacing w:line="360" w:lineRule="auto"/>
        <w:ind w:firstLine="720"/>
        <w:jc w:val="both"/>
        <w:rPr>
          <w:rFonts w:ascii="Garamond" w:hAnsi="Garamond" w:cs="Times New Roman"/>
          <w:sz w:val="26"/>
          <w:szCs w:val="26"/>
        </w:rPr>
      </w:pPr>
    </w:p>
    <w:p w14:paraId="069E2147" w14:textId="77777777" w:rsidR="0053225A" w:rsidRDefault="0053225A">
      <w:pPr>
        <w:rPr>
          <w:rFonts w:ascii="Garamond" w:hAnsi="Garamond" w:cs="Times New Roman"/>
          <w:b/>
          <w:sz w:val="26"/>
          <w:szCs w:val="26"/>
        </w:rPr>
      </w:pPr>
      <w:r>
        <w:rPr>
          <w:rFonts w:ascii="Garamond" w:hAnsi="Garamond" w:cs="Times New Roman"/>
          <w:b/>
          <w:sz w:val="26"/>
          <w:szCs w:val="26"/>
        </w:rPr>
        <w:br w:type="page"/>
      </w:r>
    </w:p>
    <w:p w14:paraId="77D51286" w14:textId="305D4EA0" w:rsidR="00636E45" w:rsidRDefault="00636E45" w:rsidP="00636E45">
      <w:pPr>
        <w:spacing w:line="360" w:lineRule="auto"/>
        <w:jc w:val="both"/>
        <w:rPr>
          <w:rFonts w:ascii="Garamond" w:hAnsi="Garamond" w:cs="Times New Roman"/>
          <w:sz w:val="26"/>
          <w:szCs w:val="26"/>
        </w:rPr>
      </w:pPr>
      <w:bookmarkStart w:id="0" w:name="_GoBack"/>
      <w:bookmarkEnd w:id="0"/>
      <w:r>
        <w:rPr>
          <w:rFonts w:ascii="Garamond" w:hAnsi="Garamond" w:cs="Times New Roman"/>
          <w:b/>
          <w:sz w:val="26"/>
          <w:szCs w:val="26"/>
        </w:rPr>
        <w:lastRenderedPageBreak/>
        <w:t>Conclusions</w:t>
      </w:r>
    </w:p>
    <w:p w14:paraId="597B7569" w14:textId="4191960B"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1) The stagnation in </w:t>
      </w:r>
      <w:r w:rsidR="00703E56">
        <w:rPr>
          <w:rFonts w:ascii="Garamond" w:hAnsi="Garamond" w:cs="Times New Roman"/>
          <w:sz w:val="26"/>
          <w:szCs w:val="26"/>
        </w:rPr>
        <w:t xml:space="preserve">Danish female </w:t>
      </w:r>
      <w:r>
        <w:rPr>
          <w:rFonts w:ascii="Garamond" w:hAnsi="Garamond" w:cs="Times New Roman"/>
          <w:sz w:val="26"/>
          <w:szCs w:val="26"/>
        </w:rPr>
        <w:t>life expectancy was accompanied by a stagnation in lifespan inequality, driven largely by the same</w:t>
      </w:r>
      <w:r w:rsidR="00703E56">
        <w:rPr>
          <w:rFonts w:ascii="Garamond" w:hAnsi="Garamond" w:cs="Times New Roman"/>
          <w:sz w:val="26"/>
          <w:szCs w:val="26"/>
        </w:rPr>
        <w:t>, smoking related causes.</w:t>
      </w:r>
    </w:p>
    <w:p w14:paraId="29F5164D" w14:textId="79DE290F"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2) Currently, Denmark lags Sweden in terms of high life expectancy and low inequality due to two main causes: infant mortality and cancer.</w:t>
      </w:r>
    </w:p>
    <w:p w14:paraId="5ADA1092" w14:textId="6C144F03"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3) Denmark therefore has a clear and consistent public health policy target: reduce infant mortality and cancer mortality.</w:t>
      </w:r>
    </w:p>
    <w:p w14:paraId="1896A7EC" w14:textId="2E9DD1B7" w:rsidR="0024214D"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4) </w:t>
      </w:r>
      <w:r w:rsidR="0024214D">
        <w:rPr>
          <w:rFonts w:ascii="Garamond" w:hAnsi="Garamond" w:cs="Times New Roman"/>
          <w:sz w:val="26"/>
          <w:szCs w:val="26"/>
        </w:rPr>
        <w:t>Our approach demonstrates how policy targets can be identified that increase life expectancy through a reduction in lifespan inequality.</w:t>
      </w:r>
    </w:p>
    <w:p w14:paraId="77833723" w14:textId="0E44D0BA" w:rsidR="00703E56" w:rsidRPr="00636E45"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ab/>
        <w:t>5) If similar results hold for other countries too, this would be highly interesting, because the policy recommendations that follow are so clear and consistent.</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8418" w:type="dxa"/>
        <w:tblLook w:val="04A0" w:firstRow="1" w:lastRow="0" w:firstColumn="1" w:lastColumn="0" w:noHBand="0" w:noVBand="1"/>
      </w:tblPr>
      <w:tblGrid>
        <w:gridCol w:w="1276"/>
        <w:gridCol w:w="338"/>
        <w:gridCol w:w="3440"/>
        <w:gridCol w:w="1521"/>
        <w:gridCol w:w="328"/>
        <w:gridCol w:w="1515"/>
      </w:tblGrid>
      <w:tr w:rsidR="002E2348" w:rsidRPr="00675BCB" w14:paraId="1672AA77" w14:textId="77777777" w:rsidTr="00320ADC">
        <w:trPr>
          <w:trHeight w:val="2100"/>
        </w:trPr>
        <w:tc>
          <w:tcPr>
            <w:tcW w:w="1276" w:type="dxa"/>
            <w:tcBorders>
              <w:top w:val="nil"/>
              <w:left w:val="nil"/>
              <w:bottom w:val="single" w:sz="8" w:space="0" w:color="auto"/>
              <w:right w:val="nil"/>
            </w:tcBorders>
            <w:shd w:val="clear" w:color="000000" w:fill="FFFFFF"/>
            <w:noWrap/>
            <w:vAlign w:val="center"/>
            <w:hideMark/>
          </w:tcPr>
          <w:p w14:paraId="5E2277B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ex</w:t>
            </w:r>
          </w:p>
        </w:tc>
        <w:tc>
          <w:tcPr>
            <w:tcW w:w="338" w:type="dxa"/>
            <w:tcBorders>
              <w:top w:val="nil"/>
              <w:left w:val="nil"/>
              <w:bottom w:val="single" w:sz="8" w:space="0" w:color="auto"/>
              <w:right w:val="nil"/>
            </w:tcBorders>
            <w:shd w:val="clear" w:color="000000" w:fill="FFFFFF"/>
            <w:noWrap/>
            <w:vAlign w:val="center"/>
            <w:hideMark/>
          </w:tcPr>
          <w:p w14:paraId="6B57CCE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single" w:sz="8" w:space="0" w:color="auto"/>
              <w:right w:val="nil"/>
            </w:tcBorders>
            <w:shd w:val="clear" w:color="000000" w:fill="FFFFFF"/>
            <w:noWrap/>
            <w:vAlign w:val="center"/>
            <w:hideMark/>
          </w:tcPr>
          <w:p w14:paraId="225D55F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use of death</w:t>
            </w:r>
          </w:p>
        </w:tc>
        <w:tc>
          <w:tcPr>
            <w:tcW w:w="1521" w:type="dxa"/>
            <w:tcBorders>
              <w:top w:val="nil"/>
              <w:left w:val="nil"/>
              <w:bottom w:val="single" w:sz="8" w:space="0" w:color="auto"/>
              <w:right w:val="nil"/>
            </w:tcBorders>
            <w:shd w:val="clear" w:color="000000" w:fill="FFFFFF"/>
            <w:vAlign w:val="center"/>
            <w:hideMark/>
          </w:tcPr>
          <w:p w14:paraId="71B7FC02"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duce gap with Sweden in CoV (%)</w:t>
            </w:r>
          </w:p>
        </w:tc>
        <w:tc>
          <w:tcPr>
            <w:tcW w:w="328" w:type="dxa"/>
            <w:tcBorders>
              <w:top w:val="nil"/>
              <w:left w:val="nil"/>
              <w:bottom w:val="single" w:sz="8" w:space="0" w:color="auto"/>
              <w:right w:val="nil"/>
            </w:tcBorders>
            <w:shd w:val="clear" w:color="000000" w:fill="FFFFFF"/>
            <w:vAlign w:val="center"/>
            <w:hideMark/>
          </w:tcPr>
          <w:p w14:paraId="3A4BCEAA"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vAlign w:val="center"/>
            <w:hideMark/>
          </w:tcPr>
          <w:p w14:paraId="09442601"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Potential Gains in life expectancy (years)</w:t>
            </w:r>
          </w:p>
        </w:tc>
      </w:tr>
      <w:tr w:rsidR="002E2348" w:rsidRPr="00675BCB" w14:paraId="30C7EF5A" w14:textId="77777777" w:rsidTr="00320ADC">
        <w:trPr>
          <w:trHeight w:val="348"/>
        </w:trPr>
        <w:tc>
          <w:tcPr>
            <w:tcW w:w="1276" w:type="dxa"/>
            <w:tcBorders>
              <w:top w:val="nil"/>
              <w:left w:val="nil"/>
              <w:bottom w:val="nil"/>
              <w:right w:val="nil"/>
            </w:tcBorders>
            <w:shd w:val="clear" w:color="000000" w:fill="FFFFFF"/>
            <w:noWrap/>
            <w:vAlign w:val="center"/>
            <w:hideMark/>
          </w:tcPr>
          <w:p w14:paraId="4802504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Females</w:t>
            </w:r>
          </w:p>
        </w:tc>
        <w:tc>
          <w:tcPr>
            <w:tcW w:w="338" w:type="dxa"/>
            <w:tcBorders>
              <w:top w:val="nil"/>
              <w:left w:val="nil"/>
              <w:bottom w:val="nil"/>
              <w:right w:val="nil"/>
            </w:tcBorders>
            <w:shd w:val="clear" w:color="000000" w:fill="FFFFFF"/>
            <w:noWrap/>
            <w:vAlign w:val="center"/>
            <w:hideMark/>
          </w:tcPr>
          <w:p w14:paraId="1BCD89D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372E71E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0BD4482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8.12%</w:t>
            </w:r>
          </w:p>
        </w:tc>
        <w:tc>
          <w:tcPr>
            <w:tcW w:w="328" w:type="dxa"/>
            <w:tcBorders>
              <w:top w:val="nil"/>
              <w:left w:val="nil"/>
              <w:bottom w:val="nil"/>
              <w:right w:val="nil"/>
            </w:tcBorders>
            <w:shd w:val="clear" w:color="000000" w:fill="FFFFFF"/>
            <w:noWrap/>
            <w:vAlign w:val="center"/>
            <w:hideMark/>
          </w:tcPr>
          <w:p w14:paraId="69E060C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FED61A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5</w:t>
            </w:r>
          </w:p>
        </w:tc>
      </w:tr>
      <w:tr w:rsidR="002E2348" w:rsidRPr="00675BCB" w14:paraId="4AFFB59A" w14:textId="77777777" w:rsidTr="00320ADC">
        <w:trPr>
          <w:trHeight w:val="348"/>
        </w:trPr>
        <w:tc>
          <w:tcPr>
            <w:tcW w:w="1276" w:type="dxa"/>
            <w:tcBorders>
              <w:top w:val="nil"/>
              <w:left w:val="nil"/>
              <w:bottom w:val="nil"/>
              <w:right w:val="nil"/>
            </w:tcBorders>
            <w:shd w:val="clear" w:color="000000" w:fill="FFFFFF"/>
            <w:noWrap/>
            <w:vAlign w:val="center"/>
            <w:hideMark/>
          </w:tcPr>
          <w:p w14:paraId="0136259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54BE54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BA8623D"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25CD840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2.99%</w:t>
            </w:r>
          </w:p>
        </w:tc>
        <w:tc>
          <w:tcPr>
            <w:tcW w:w="328" w:type="dxa"/>
            <w:tcBorders>
              <w:top w:val="nil"/>
              <w:left w:val="nil"/>
              <w:bottom w:val="nil"/>
              <w:right w:val="nil"/>
            </w:tcBorders>
            <w:shd w:val="clear" w:color="000000" w:fill="FFFFFF"/>
            <w:noWrap/>
            <w:vAlign w:val="center"/>
            <w:hideMark/>
          </w:tcPr>
          <w:p w14:paraId="584EFC23"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92BA90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2</w:t>
            </w:r>
          </w:p>
        </w:tc>
      </w:tr>
      <w:tr w:rsidR="002E2348" w:rsidRPr="00675BCB" w14:paraId="7798B30D" w14:textId="77777777" w:rsidTr="00320ADC">
        <w:trPr>
          <w:trHeight w:val="348"/>
        </w:trPr>
        <w:tc>
          <w:tcPr>
            <w:tcW w:w="1276" w:type="dxa"/>
            <w:tcBorders>
              <w:top w:val="nil"/>
              <w:left w:val="nil"/>
              <w:bottom w:val="nil"/>
              <w:right w:val="nil"/>
            </w:tcBorders>
            <w:shd w:val="clear" w:color="000000" w:fill="FFFFFF"/>
            <w:noWrap/>
            <w:vAlign w:val="center"/>
            <w:hideMark/>
          </w:tcPr>
          <w:p w14:paraId="4EE6A2CC"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01003B6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00F2FF3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05348D17"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88%</w:t>
            </w:r>
          </w:p>
        </w:tc>
        <w:tc>
          <w:tcPr>
            <w:tcW w:w="328" w:type="dxa"/>
            <w:tcBorders>
              <w:top w:val="nil"/>
              <w:left w:val="nil"/>
              <w:bottom w:val="nil"/>
              <w:right w:val="nil"/>
            </w:tcBorders>
            <w:shd w:val="clear" w:color="000000" w:fill="FFFFFF"/>
            <w:noWrap/>
            <w:vAlign w:val="center"/>
            <w:hideMark/>
          </w:tcPr>
          <w:p w14:paraId="4C15504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8B4B53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1</w:t>
            </w:r>
          </w:p>
        </w:tc>
      </w:tr>
      <w:tr w:rsidR="00320ADC" w:rsidRPr="00675BCB" w14:paraId="2267C2B8" w14:textId="77777777" w:rsidTr="00320ADC">
        <w:trPr>
          <w:trHeight w:val="348"/>
        </w:trPr>
        <w:tc>
          <w:tcPr>
            <w:tcW w:w="1276" w:type="dxa"/>
            <w:tcBorders>
              <w:top w:val="nil"/>
              <w:left w:val="nil"/>
              <w:bottom w:val="nil"/>
              <w:right w:val="nil"/>
            </w:tcBorders>
            <w:shd w:val="clear" w:color="000000" w:fill="FFFFFF"/>
            <w:noWrap/>
            <w:vAlign w:val="center"/>
          </w:tcPr>
          <w:p w14:paraId="35EF18F3" w14:textId="25A498A6"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309CE424" w14:textId="5747F0D2"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0DE905F5" w14:textId="0960C370"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3F96496B" w14:textId="603666DE"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85%</w:t>
            </w:r>
          </w:p>
        </w:tc>
        <w:tc>
          <w:tcPr>
            <w:tcW w:w="328" w:type="dxa"/>
            <w:tcBorders>
              <w:top w:val="nil"/>
              <w:left w:val="nil"/>
              <w:bottom w:val="nil"/>
              <w:right w:val="nil"/>
            </w:tcBorders>
            <w:shd w:val="clear" w:color="000000" w:fill="FFFFFF"/>
            <w:noWrap/>
            <w:vAlign w:val="center"/>
          </w:tcPr>
          <w:p w14:paraId="038B574E" w14:textId="221541EB"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13A0FF1D" w14:textId="248EA419"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3</w:t>
            </w:r>
          </w:p>
        </w:tc>
      </w:tr>
      <w:tr w:rsidR="00320ADC" w:rsidRPr="00675BCB" w14:paraId="2952D935" w14:textId="77777777" w:rsidTr="00320ADC">
        <w:trPr>
          <w:trHeight w:val="348"/>
        </w:trPr>
        <w:tc>
          <w:tcPr>
            <w:tcW w:w="1276" w:type="dxa"/>
            <w:tcBorders>
              <w:top w:val="nil"/>
              <w:left w:val="nil"/>
              <w:bottom w:val="nil"/>
              <w:right w:val="nil"/>
            </w:tcBorders>
            <w:shd w:val="clear" w:color="000000" w:fill="FFFFFF"/>
            <w:noWrap/>
            <w:vAlign w:val="center"/>
            <w:hideMark/>
          </w:tcPr>
          <w:p w14:paraId="381A032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58F75B03" w14:textId="4B86CC4C"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246B614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467EA1F3"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25%</w:t>
            </w:r>
          </w:p>
        </w:tc>
        <w:tc>
          <w:tcPr>
            <w:tcW w:w="328" w:type="dxa"/>
            <w:tcBorders>
              <w:top w:val="nil"/>
              <w:left w:val="nil"/>
              <w:bottom w:val="nil"/>
              <w:right w:val="nil"/>
            </w:tcBorders>
            <w:shd w:val="clear" w:color="000000" w:fill="FFFFFF"/>
            <w:noWrap/>
            <w:vAlign w:val="center"/>
            <w:hideMark/>
          </w:tcPr>
          <w:p w14:paraId="0317CEF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36C35A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3</w:t>
            </w:r>
          </w:p>
        </w:tc>
      </w:tr>
      <w:tr w:rsidR="00320ADC" w:rsidRPr="00675BCB" w14:paraId="26D06202" w14:textId="77777777" w:rsidTr="00320ADC">
        <w:trPr>
          <w:trHeight w:val="348"/>
        </w:trPr>
        <w:tc>
          <w:tcPr>
            <w:tcW w:w="1276" w:type="dxa"/>
            <w:tcBorders>
              <w:top w:val="nil"/>
              <w:left w:val="nil"/>
              <w:bottom w:val="nil"/>
              <w:right w:val="nil"/>
            </w:tcBorders>
            <w:shd w:val="clear" w:color="000000" w:fill="FFFFFF"/>
            <w:noWrap/>
            <w:vAlign w:val="center"/>
            <w:hideMark/>
          </w:tcPr>
          <w:p w14:paraId="216B8B8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35D5183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4B0E72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446FE3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39%</w:t>
            </w:r>
          </w:p>
        </w:tc>
        <w:tc>
          <w:tcPr>
            <w:tcW w:w="328" w:type="dxa"/>
            <w:tcBorders>
              <w:top w:val="nil"/>
              <w:left w:val="nil"/>
              <w:bottom w:val="nil"/>
              <w:right w:val="nil"/>
            </w:tcBorders>
            <w:shd w:val="clear" w:color="000000" w:fill="FFFFFF"/>
            <w:noWrap/>
            <w:vAlign w:val="center"/>
            <w:hideMark/>
          </w:tcPr>
          <w:p w14:paraId="3293F51A"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712EADD9"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5</w:t>
            </w:r>
          </w:p>
        </w:tc>
      </w:tr>
      <w:tr w:rsidR="00320ADC" w:rsidRPr="00675BCB" w14:paraId="55CB7812" w14:textId="77777777" w:rsidTr="00320ADC">
        <w:trPr>
          <w:trHeight w:val="348"/>
        </w:trPr>
        <w:tc>
          <w:tcPr>
            <w:tcW w:w="1276" w:type="dxa"/>
            <w:tcBorders>
              <w:top w:val="nil"/>
              <w:left w:val="nil"/>
              <w:bottom w:val="nil"/>
              <w:right w:val="nil"/>
            </w:tcBorders>
            <w:shd w:val="clear" w:color="000000" w:fill="FFFFFF"/>
            <w:noWrap/>
            <w:vAlign w:val="center"/>
            <w:hideMark/>
          </w:tcPr>
          <w:p w14:paraId="234CAA1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4F25F32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7DEDB48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2333499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0.89%</w:t>
            </w:r>
          </w:p>
        </w:tc>
        <w:tc>
          <w:tcPr>
            <w:tcW w:w="328" w:type="dxa"/>
            <w:tcBorders>
              <w:top w:val="nil"/>
              <w:left w:val="nil"/>
              <w:bottom w:val="nil"/>
              <w:right w:val="nil"/>
            </w:tcBorders>
            <w:shd w:val="clear" w:color="000000" w:fill="FFFFFF"/>
            <w:noWrap/>
            <w:vAlign w:val="center"/>
            <w:hideMark/>
          </w:tcPr>
          <w:p w14:paraId="019B79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48C4F50"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55</w:t>
            </w:r>
          </w:p>
        </w:tc>
      </w:tr>
      <w:tr w:rsidR="00320ADC" w:rsidRPr="00675BCB" w14:paraId="6C84DA4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79CA1ED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5A0DB87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5B6B1E2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376F8A7E"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5.41%</w:t>
            </w:r>
          </w:p>
        </w:tc>
        <w:tc>
          <w:tcPr>
            <w:tcW w:w="328" w:type="dxa"/>
            <w:tcBorders>
              <w:top w:val="nil"/>
              <w:left w:val="nil"/>
              <w:bottom w:val="single" w:sz="8" w:space="0" w:color="auto"/>
              <w:right w:val="nil"/>
            </w:tcBorders>
            <w:shd w:val="clear" w:color="000000" w:fill="FFFFFF"/>
            <w:noWrap/>
            <w:vAlign w:val="center"/>
            <w:hideMark/>
          </w:tcPr>
          <w:p w14:paraId="4D20C79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noWrap/>
            <w:vAlign w:val="center"/>
            <w:hideMark/>
          </w:tcPr>
          <w:p w14:paraId="7D9587B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26E59209" w14:textId="77777777" w:rsidTr="00320ADC">
        <w:trPr>
          <w:trHeight w:val="348"/>
        </w:trPr>
        <w:tc>
          <w:tcPr>
            <w:tcW w:w="1276" w:type="dxa"/>
            <w:tcBorders>
              <w:top w:val="nil"/>
              <w:left w:val="nil"/>
              <w:bottom w:val="nil"/>
              <w:right w:val="nil"/>
            </w:tcBorders>
            <w:shd w:val="clear" w:color="000000" w:fill="FFFFFF"/>
            <w:noWrap/>
            <w:vAlign w:val="center"/>
            <w:hideMark/>
          </w:tcPr>
          <w:p w14:paraId="3FB71C2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EBEF05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nil"/>
              <w:right w:val="nil"/>
            </w:tcBorders>
            <w:shd w:val="clear" w:color="000000" w:fill="FFFFFF"/>
            <w:noWrap/>
            <w:vAlign w:val="center"/>
            <w:hideMark/>
          </w:tcPr>
          <w:p w14:paraId="2E16DE9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21" w:type="dxa"/>
            <w:tcBorders>
              <w:top w:val="nil"/>
              <w:left w:val="nil"/>
              <w:bottom w:val="nil"/>
              <w:right w:val="nil"/>
            </w:tcBorders>
            <w:shd w:val="clear" w:color="000000" w:fill="FFFFFF"/>
            <w:noWrap/>
            <w:vAlign w:val="center"/>
            <w:hideMark/>
          </w:tcPr>
          <w:p w14:paraId="3E674969"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28" w:type="dxa"/>
            <w:tcBorders>
              <w:top w:val="nil"/>
              <w:left w:val="nil"/>
              <w:bottom w:val="nil"/>
              <w:right w:val="nil"/>
            </w:tcBorders>
            <w:shd w:val="clear" w:color="000000" w:fill="FFFFFF"/>
            <w:noWrap/>
            <w:vAlign w:val="center"/>
            <w:hideMark/>
          </w:tcPr>
          <w:p w14:paraId="1B781E3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A2BA1A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r>
      <w:tr w:rsidR="00320ADC" w:rsidRPr="00675BCB" w14:paraId="611E1421" w14:textId="77777777" w:rsidTr="00320ADC">
        <w:trPr>
          <w:trHeight w:val="348"/>
        </w:trPr>
        <w:tc>
          <w:tcPr>
            <w:tcW w:w="1276" w:type="dxa"/>
            <w:tcBorders>
              <w:top w:val="nil"/>
              <w:left w:val="nil"/>
              <w:bottom w:val="nil"/>
              <w:right w:val="nil"/>
            </w:tcBorders>
            <w:shd w:val="clear" w:color="000000" w:fill="FFFFFF"/>
            <w:noWrap/>
            <w:vAlign w:val="center"/>
            <w:hideMark/>
          </w:tcPr>
          <w:p w14:paraId="50201B3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Males</w:t>
            </w:r>
          </w:p>
        </w:tc>
        <w:tc>
          <w:tcPr>
            <w:tcW w:w="338" w:type="dxa"/>
            <w:tcBorders>
              <w:top w:val="nil"/>
              <w:left w:val="nil"/>
              <w:bottom w:val="nil"/>
              <w:right w:val="nil"/>
            </w:tcBorders>
            <w:shd w:val="clear" w:color="000000" w:fill="FFFFFF"/>
            <w:noWrap/>
            <w:vAlign w:val="center"/>
            <w:hideMark/>
          </w:tcPr>
          <w:p w14:paraId="7AC1E74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7BD33D4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71E2B192"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5.25%</w:t>
            </w:r>
          </w:p>
        </w:tc>
        <w:tc>
          <w:tcPr>
            <w:tcW w:w="328" w:type="dxa"/>
            <w:tcBorders>
              <w:top w:val="nil"/>
              <w:left w:val="nil"/>
              <w:bottom w:val="nil"/>
              <w:right w:val="nil"/>
            </w:tcBorders>
            <w:shd w:val="clear" w:color="000000" w:fill="FFFFFF"/>
            <w:noWrap/>
            <w:vAlign w:val="center"/>
            <w:hideMark/>
          </w:tcPr>
          <w:p w14:paraId="20C313B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76D8400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47</w:t>
            </w:r>
          </w:p>
        </w:tc>
      </w:tr>
      <w:tr w:rsidR="00320ADC" w:rsidRPr="00675BCB" w14:paraId="0FC32EA9" w14:textId="77777777" w:rsidTr="00320ADC">
        <w:trPr>
          <w:trHeight w:val="348"/>
        </w:trPr>
        <w:tc>
          <w:tcPr>
            <w:tcW w:w="1276" w:type="dxa"/>
            <w:tcBorders>
              <w:top w:val="nil"/>
              <w:left w:val="nil"/>
              <w:bottom w:val="nil"/>
              <w:right w:val="nil"/>
            </w:tcBorders>
            <w:shd w:val="clear" w:color="000000" w:fill="FFFFFF"/>
            <w:noWrap/>
            <w:vAlign w:val="center"/>
            <w:hideMark/>
          </w:tcPr>
          <w:p w14:paraId="59F714E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76EA80E4"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D5F9EE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785F789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54%</w:t>
            </w:r>
          </w:p>
        </w:tc>
        <w:tc>
          <w:tcPr>
            <w:tcW w:w="328" w:type="dxa"/>
            <w:tcBorders>
              <w:top w:val="nil"/>
              <w:left w:val="nil"/>
              <w:bottom w:val="nil"/>
              <w:right w:val="nil"/>
            </w:tcBorders>
            <w:shd w:val="clear" w:color="000000" w:fill="FFFFFF"/>
            <w:noWrap/>
            <w:vAlign w:val="center"/>
            <w:hideMark/>
          </w:tcPr>
          <w:p w14:paraId="01A29BB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63D7BC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598A48A3" w14:textId="77777777" w:rsidTr="00320ADC">
        <w:trPr>
          <w:trHeight w:val="348"/>
        </w:trPr>
        <w:tc>
          <w:tcPr>
            <w:tcW w:w="1276" w:type="dxa"/>
            <w:tcBorders>
              <w:top w:val="nil"/>
              <w:left w:val="nil"/>
              <w:bottom w:val="nil"/>
              <w:right w:val="nil"/>
            </w:tcBorders>
            <w:shd w:val="clear" w:color="000000" w:fill="FFFFFF"/>
            <w:noWrap/>
            <w:vAlign w:val="center"/>
            <w:hideMark/>
          </w:tcPr>
          <w:p w14:paraId="4DE1B76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745B21F"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77CF48F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662E4527"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0.17%</w:t>
            </w:r>
          </w:p>
        </w:tc>
        <w:tc>
          <w:tcPr>
            <w:tcW w:w="328" w:type="dxa"/>
            <w:tcBorders>
              <w:top w:val="nil"/>
              <w:left w:val="nil"/>
              <w:bottom w:val="nil"/>
              <w:right w:val="nil"/>
            </w:tcBorders>
            <w:shd w:val="clear" w:color="000000" w:fill="FFFFFF"/>
            <w:noWrap/>
            <w:vAlign w:val="center"/>
            <w:hideMark/>
          </w:tcPr>
          <w:p w14:paraId="181FCFE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7775F2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3</w:t>
            </w:r>
          </w:p>
        </w:tc>
      </w:tr>
      <w:tr w:rsidR="00320ADC" w:rsidRPr="00675BCB" w14:paraId="31FE8531" w14:textId="77777777" w:rsidTr="00320ADC">
        <w:trPr>
          <w:trHeight w:val="348"/>
        </w:trPr>
        <w:tc>
          <w:tcPr>
            <w:tcW w:w="1276" w:type="dxa"/>
            <w:tcBorders>
              <w:top w:val="nil"/>
              <w:left w:val="nil"/>
              <w:bottom w:val="nil"/>
              <w:right w:val="nil"/>
            </w:tcBorders>
            <w:shd w:val="clear" w:color="000000" w:fill="FFFFFF"/>
            <w:noWrap/>
            <w:vAlign w:val="center"/>
          </w:tcPr>
          <w:p w14:paraId="103727AA" w14:textId="59A8407E"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2EF97169" w14:textId="34E863FB"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32809C04" w14:textId="09C170F3"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0AEE1B40" w14:textId="5D16D0E6"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4.51%</w:t>
            </w:r>
          </w:p>
        </w:tc>
        <w:tc>
          <w:tcPr>
            <w:tcW w:w="328" w:type="dxa"/>
            <w:tcBorders>
              <w:top w:val="nil"/>
              <w:left w:val="nil"/>
              <w:bottom w:val="nil"/>
              <w:right w:val="nil"/>
            </w:tcBorders>
            <w:shd w:val="clear" w:color="000000" w:fill="FFFFFF"/>
            <w:noWrap/>
            <w:vAlign w:val="center"/>
          </w:tcPr>
          <w:p w14:paraId="6B9818E6" w14:textId="4F58F15A"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450027AA" w14:textId="222FF5D2"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2</w:t>
            </w:r>
          </w:p>
        </w:tc>
      </w:tr>
      <w:tr w:rsidR="00320ADC" w:rsidRPr="00675BCB" w14:paraId="7DAD1E6B" w14:textId="77777777" w:rsidTr="00320ADC">
        <w:trPr>
          <w:trHeight w:val="348"/>
        </w:trPr>
        <w:tc>
          <w:tcPr>
            <w:tcW w:w="1276" w:type="dxa"/>
            <w:tcBorders>
              <w:top w:val="nil"/>
              <w:left w:val="nil"/>
              <w:bottom w:val="nil"/>
              <w:right w:val="nil"/>
            </w:tcBorders>
            <w:shd w:val="clear" w:color="000000" w:fill="FFFFFF"/>
            <w:noWrap/>
            <w:vAlign w:val="center"/>
            <w:hideMark/>
          </w:tcPr>
          <w:p w14:paraId="29117D8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F0904CD" w14:textId="320ACF38"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3809E9C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6F59CE01"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4%</w:t>
            </w:r>
          </w:p>
        </w:tc>
        <w:tc>
          <w:tcPr>
            <w:tcW w:w="328" w:type="dxa"/>
            <w:tcBorders>
              <w:top w:val="nil"/>
              <w:left w:val="nil"/>
              <w:bottom w:val="nil"/>
              <w:right w:val="nil"/>
            </w:tcBorders>
            <w:shd w:val="clear" w:color="000000" w:fill="FFFFFF"/>
            <w:noWrap/>
            <w:vAlign w:val="center"/>
            <w:hideMark/>
          </w:tcPr>
          <w:p w14:paraId="6340F95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EAA7DE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3AE75E69" w14:textId="77777777" w:rsidTr="00320ADC">
        <w:trPr>
          <w:trHeight w:val="348"/>
        </w:trPr>
        <w:tc>
          <w:tcPr>
            <w:tcW w:w="1276" w:type="dxa"/>
            <w:tcBorders>
              <w:top w:val="nil"/>
              <w:left w:val="nil"/>
              <w:bottom w:val="nil"/>
              <w:right w:val="nil"/>
            </w:tcBorders>
            <w:shd w:val="clear" w:color="000000" w:fill="FFFFFF"/>
            <w:noWrap/>
            <w:vAlign w:val="center"/>
            <w:hideMark/>
          </w:tcPr>
          <w:p w14:paraId="0CFB952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2A96EB9D"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7AD9C11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ED0C3F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46%</w:t>
            </w:r>
          </w:p>
        </w:tc>
        <w:tc>
          <w:tcPr>
            <w:tcW w:w="328" w:type="dxa"/>
            <w:tcBorders>
              <w:top w:val="nil"/>
              <w:left w:val="nil"/>
              <w:bottom w:val="nil"/>
              <w:right w:val="nil"/>
            </w:tcBorders>
            <w:shd w:val="clear" w:color="000000" w:fill="FFFFFF"/>
            <w:noWrap/>
            <w:vAlign w:val="center"/>
            <w:hideMark/>
          </w:tcPr>
          <w:p w14:paraId="79FB322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34BFBDF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23A3369A" w14:textId="77777777" w:rsidTr="00320ADC">
        <w:trPr>
          <w:trHeight w:val="348"/>
        </w:trPr>
        <w:tc>
          <w:tcPr>
            <w:tcW w:w="1276" w:type="dxa"/>
            <w:tcBorders>
              <w:top w:val="nil"/>
              <w:left w:val="nil"/>
              <w:bottom w:val="nil"/>
              <w:right w:val="nil"/>
            </w:tcBorders>
            <w:shd w:val="clear" w:color="000000" w:fill="FFFFFF"/>
            <w:noWrap/>
            <w:vAlign w:val="center"/>
            <w:hideMark/>
          </w:tcPr>
          <w:p w14:paraId="591DA60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1774A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3862FFC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48FAFC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2.11%</w:t>
            </w:r>
          </w:p>
        </w:tc>
        <w:tc>
          <w:tcPr>
            <w:tcW w:w="328" w:type="dxa"/>
            <w:tcBorders>
              <w:top w:val="nil"/>
              <w:left w:val="nil"/>
              <w:bottom w:val="nil"/>
              <w:right w:val="nil"/>
            </w:tcBorders>
            <w:shd w:val="clear" w:color="000000" w:fill="FFFFFF"/>
            <w:noWrap/>
            <w:vAlign w:val="center"/>
            <w:hideMark/>
          </w:tcPr>
          <w:p w14:paraId="5FA6AC5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82D79B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7</w:t>
            </w:r>
          </w:p>
        </w:tc>
      </w:tr>
      <w:tr w:rsidR="00320ADC" w:rsidRPr="00675BCB" w14:paraId="77C6CAF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4772729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0CA39B2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7B83B76D"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0720BA6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86%</w:t>
            </w:r>
          </w:p>
        </w:tc>
        <w:tc>
          <w:tcPr>
            <w:tcW w:w="328" w:type="dxa"/>
            <w:tcBorders>
              <w:top w:val="nil"/>
              <w:left w:val="nil"/>
              <w:bottom w:val="single" w:sz="8" w:space="0" w:color="auto"/>
              <w:right w:val="nil"/>
            </w:tcBorders>
            <w:shd w:val="clear" w:color="000000" w:fill="FFFFFF"/>
            <w:noWrap/>
            <w:vAlign w:val="center"/>
            <w:hideMark/>
          </w:tcPr>
          <w:p w14:paraId="0D9BA0D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single" w:sz="8" w:space="0" w:color="auto"/>
              <w:right w:val="nil"/>
            </w:tcBorders>
            <w:shd w:val="clear" w:color="000000" w:fill="FFFFFF"/>
            <w:noWrap/>
            <w:vAlign w:val="center"/>
            <w:hideMark/>
          </w:tcPr>
          <w:p w14:paraId="2675298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4</w:t>
            </w:r>
          </w:p>
        </w:tc>
      </w:tr>
      <w:tr w:rsidR="00320ADC" w:rsidRPr="00675BCB" w14:paraId="78F9A9C3" w14:textId="77777777" w:rsidTr="00320ADC">
        <w:trPr>
          <w:trHeight w:val="600"/>
        </w:trPr>
        <w:tc>
          <w:tcPr>
            <w:tcW w:w="8418" w:type="dxa"/>
            <w:gridSpan w:val="6"/>
            <w:tcBorders>
              <w:top w:val="single" w:sz="8" w:space="0" w:color="auto"/>
              <w:left w:val="nil"/>
              <w:bottom w:val="nil"/>
              <w:right w:val="nil"/>
            </w:tcBorders>
            <w:shd w:val="clear" w:color="000000" w:fill="FFFFFF"/>
            <w:vAlign w:val="center"/>
            <w:hideMark/>
          </w:tcPr>
          <w:p w14:paraId="2065B5BC" w14:textId="7FDB5A7C" w:rsidR="00320ADC" w:rsidRPr="00675BCB" w:rsidRDefault="00320ADC" w:rsidP="00320ADC">
            <w:pPr>
              <w:rPr>
                <w:rFonts w:ascii="Garamond" w:eastAsia="Times New Roman" w:hAnsi="Garamond" w:cs="Calibri"/>
                <w:color w:val="000000"/>
              </w:rPr>
            </w:pPr>
            <w:r w:rsidRPr="00675BCB">
              <w:rPr>
                <w:rFonts w:ascii="Garamond" w:eastAsia="Times New Roman" w:hAnsi="Garamond" w:cs="Calibri"/>
                <w:color w:val="000000"/>
              </w:rPr>
              <w:t>* Reduces the gap with Sweden. Represents po</w:t>
            </w:r>
            <w:r>
              <w:rPr>
                <w:rFonts w:ascii="Garamond" w:eastAsia="Times New Roman" w:hAnsi="Garamond" w:cs="Calibri"/>
                <w:color w:val="000000"/>
              </w:rPr>
              <w:t>tential gains for Sweden.</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11C87C4A" w14:textId="77777777" w:rsidR="000B19A9" w:rsidRPr="000B19A9" w:rsidRDefault="007543CE" w:rsidP="000B19A9">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0B19A9" w:rsidRPr="000B19A9">
        <w:t>1.</w:t>
      </w:r>
      <w:r w:rsidR="000B19A9" w:rsidRPr="000B19A9">
        <w:tab/>
        <w:t>Organization WH. World Health Statistics 2016: Monitoring Health for the SDGs Sustainable Development Goals: World Health Organization; 2016.</w:t>
      </w:r>
    </w:p>
    <w:p w14:paraId="78B8F8B4" w14:textId="77777777" w:rsidR="000B19A9" w:rsidRPr="000B19A9" w:rsidRDefault="000B19A9" w:rsidP="000B19A9">
      <w:pPr>
        <w:pStyle w:val="EndNoteBibliography"/>
      </w:pPr>
      <w:r w:rsidRPr="000B19A9">
        <w:t>2.</w:t>
      </w:r>
      <w:r w:rsidRPr="000B19A9">
        <w:tab/>
        <w:t>Tuljapurkar S. The final inequality. Demography and the Economy. 2011:209.</w:t>
      </w:r>
    </w:p>
    <w:p w14:paraId="7838D9FC" w14:textId="77777777" w:rsidR="000B19A9" w:rsidRPr="00E46B4A" w:rsidRDefault="000B19A9" w:rsidP="000B19A9">
      <w:pPr>
        <w:pStyle w:val="EndNoteBibliography"/>
        <w:rPr>
          <w:lang w:val="da-DK"/>
        </w:rPr>
      </w:pPr>
      <w:r w:rsidRPr="000B19A9">
        <w:t>3.</w:t>
      </w:r>
      <w:r w:rsidRPr="000B19A9">
        <w:tab/>
        <w:t xml:space="preserve">Marmot M. Inequalities in health. New England Journal of Medicine. </w:t>
      </w:r>
      <w:r w:rsidRPr="00E46B4A">
        <w:rPr>
          <w:lang w:val="da-DK"/>
        </w:rPr>
        <w:t>2001;345(2):134-5.</w:t>
      </w:r>
    </w:p>
    <w:p w14:paraId="4A9761BC" w14:textId="77777777" w:rsidR="000B19A9" w:rsidRPr="000B19A9" w:rsidRDefault="000B19A9" w:rsidP="000B19A9">
      <w:pPr>
        <w:pStyle w:val="EndNoteBibliography"/>
      </w:pPr>
      <w:r w:rsidRPr="00E46B4A">
        <w:rPr>
          <w:lang w:val="da-DK"/>
        </w:rPr>
        <w:t>4.</w:t>
      </w:r>
      <w:r w:rsidRPr="00E46B4A">
        <w:rPr>
          <w:lang w:val="da-DK"/>
        </w:rPr>
        <w:tab/>
        <w:t xml:space="preserve">Mackenbach JP, Kulhánová I, Artnik B, Bopp M, Borrell C, Clemens T, et al. </w:t>
      </w:r>
      <w:r w:rsidRPr="000B19A9">
        <w:t>Changes in mortality inequalities over two decades: register based study of European countries. bmj. 2016;353:i1732.</w:t>
      </w:r>
    </w:p>
    <w:p w14:paraId="6F57E855" w14:textId="77777777" w:rsidR="000B19A9" w:rsidRPr="000B19A9" w:rsidRDefault="000B19A9" w:rsidP="000B19A9">
      <w:pPr>
        <w:pStyle w:val="EndNoteBibliography"/>
      </w:pPr>
      <w:r w:rsidRPr="00E46B4A">
        <w:rPr>
          <w:lang w:val="es-MX"/>
        </w:rPr>
        <w:t>5.</w:t>
      </w:r>
      <w:r w:rsidRPr="00E46B4A">
        <w:rPr>
          <w:lang w:val="es-MX"/>
        </w:rPr>
        <w:tab/>
        <w:t xml:space="preserve">Vaupel JW, Zhang Z, van Raalte AA. </w:t>
      </w:r>
      <w:r w:rsidRPr="000B19A9">
        <w:t>Life expectancy and disparity: an international comparison of life table data. BMJ open. 2011;1(1):e000128.</w:t>
      </w:r>
    </w:p>
    <w:p w14:paraId="39149C1C" w14:textId="77777777" w:rsidR="000B19A9" w:rsidRPr="000B19A9" w:rsidRDefault="000B19A9" w:rsidP="000B19A9">
      <w:pPr>
        <w:pStyle w:val="EndNoteBibliography"/>
      </w:pPr>
      <w:r w:rsidRPr="000B19A9">
        <w:t>6.</w:t>
      </w:r>
      <w:r w:rsidRPr="000B19A9">
        <w:tab/>
        <w:t>Edwards RD, Tuljapurkar S. Inequality in life spans and a new perspective on mortality convergence across industrialized countries. Population and Development Review. 2005;31(4):645-74.</w:t>
      </w:r>
    </w:p>
    <w:p w14:paraId="61927D17" w14:textId="77777777" w:rsidR="000B19A9" w:rsidRPr="000B19A9" w:rsidRDefault="000B19A9" w:rsidP="000B19A9">
      <w:pPr>
        <w:pStyle w:val="EndNoteBibliography"/>
      </w:pPr>
      <w:r w:rsidRPr="000B19A9">
        <w:t>7.</w:t>
      </w:r>
      <w:r w:rsidRPr="000B19A9">
        <w:tab/>
        <w:t>Smits J, Monden C. Length of life inequality around the globe. Social Science &amp; Medicine. 2009;68(6):1114-23.</w:t>
      </w:r>
    </w:p>
    <w:p w14:paraId="68866BE5" w14:textId="77777777" w:rsidR="000B19A9" w:rsidRPr="000B19A9" w:rsidRDefault="000B19A9" w:rsidP="000B19A9">
      <w:pPr>
        <w:pStyle w:val="EndNoteBibliography"/>
      </w:pPr>
      <w:r w:rsidRPr="000B19A9">
        <w:t>8.</w:t>
      </w:r>
      <w:r w:rsidRPr="000B19A9">
        <w:tab/>
        <w:t>Brønnum-Hansen H. Socially disparate trends in lifespan variation: a trend study on income and mortality based on nationwide Danish register data. BMJ open. 2017;7(5):e014489.</w:t>
      </w:r>
    </w:p>
    <w:p w14:paraId="09D253E1" w14:textId="77777777" w:rsidR="000B19A9" w:rsidRPr="00E46B4A" w:rsidRDefault="000B19A9" w:rsidP="000B19A9">
      <w:pPr>
        <w:pStyle w:val="EndNoteBibliography"/>
        <w:rPr>
          <w:lang w:val="da-DK"/>
        </w:rPr>
      </w:pPr>
      <w:r w:rsidRPr="000B19A9">
        <w:t>9.</w:t>
      </w:r>
      <w:r w:rsidRPr="000B19A9">
        <w:tab/>
        <w:t xml:space="preserve">Firebaugh G, Acciai F, Noah AJ, Prather C, Nau C. Why lifespans are more variable among blacks than among whites in the United States. </w:t>
      </w:r>
      <w:r w:rsidRPr="00E46B4A">
        <w:rPr>
          <w:lang w:val="da-DK"/>
        </w:rPr>
        <w:t>Demography. 2014;51(6):2025-45.</w:t>
      </w:r>
    </w:p>
    <w:p w14:paraId="1979B189" w14:textId="77777777" w:rsidR="000B19A9" w:rsidRPr="000B19A9" w:rsidRDefault="000B19A9" w:rsidP="000B19A9">
      <w:pPr>
        <w:pStyle w:val="EndNoteBibliography"/>
      </w:pPr>
      <w:r w:rsidRPr="00E46B4A">
        <w:rPr>
          <w:lang w:val="da-DK"/>
        </w:rPr>
        <w:t>10.</w:t>
      </w:r>
      <w:r w:rsidRPr="00E46B4A">
        <w:rPr>
          <w:lang w:val="da-DK"/>
        </w:rPr>
        <w:tab/>
        <w:t xml:space="preserve">van Raalte AA, Kunst AE, Deboosere P, Leinsalu M, Lundberg O, Martikainen P, et al. </w:t>
      </w:r>
      <w:r w:rsidRPr="000B19A9">
        <w:t>More variation in lifespan in lower educated groups: evidence from 10 European countries. International Journal of Epidemiology. 2011:dyr146.</w:t>
      </w:r>
    </w:p>
    <w:p w14:paraId="4C9F44FF" w14:textId="77777777" w:rsidR="000B19A9" w:rsidRPr="000B19A9" w:rsidRDefault="000B19A9" w:rsidP="000B19A9">
      <w:pPr>
        <w:pStyle w:val="EndNoteBibliography"/>
      </w:pPr>
      <w:r w:rsidRPr="000B19A9">
        <w:t>11.</w:t>
      </w:r>
      <w:r w:rsidRPr="000B19A9">
        <w:tab/>
        <w:t>Lindahl-Jacobsen R, Oeppen J, Rizzi S, Möller S, Zarulli V, Christensen K, et al. Why did Danish women’s life expectancy stagnate? The influence of interwar generations’ smoking behaviour. European Journal of Epidemiology. 2016:1-5.</w:t>
      </w:r>
    </w:p>
    <w:p w14:paraId="619B79E3" w14:textId="77777777" w:rsidR="000B19A9" w:rsidRPr="000B19A9" w:rsidRDefault="000B19A9" w:rsidP="000B19A9">
      <w:pPr>
        <w:pStyle w:val="EndNoteBibliography"/>
      </w:pPr>
      <w:r w:rsidRPr="000B19A9">
        <w:t>12.</w:t>
      </w:r>
      <w:r w:rsidRPr="000B19A9">
        <w:tab/>
        <w:t>Lindahl-Jacobsen R, Rau R, Jeune B, Canudas-Romo V, Lenart A, Christensen K, et al. Rise, stagnation, and rise of Danish women’s life expectancy. Proceedings of the National Academy of Sciences. 2016;113(15):4015-20.</w:t>
      </w:r>
    </w:p>
    <w:p w14:paraId="2B5B1A2D" w14:textId="77777777" w:rsidR="000B19A9" w:rsidRPr="000B19A9" w:rsidRDefault="000B19A9" w:rsidP="000B19A9">
      <w:pPr>
        <w:pStyle w:val="EndNoteBibliography"/>
      </w:pPr>
      <w:r w:rsidRPr="000B19A9">
        <w:t>13.</w:t>
      </w:r>
      <w:r w:rsidRPr="000B19A9">
        <w:tab/>
        <w:t>Human Mortality Database. University of California BU, and Max Planck Institute for Demographic Research (Germany). Human Mortality Database. 2017.</w:t>
      </w:r>
    </w:p>
    <w:p w14:paraId="096248CF" w14:textId="644A2A9B" w:rsidR="000B19A9" w:rsidRPr="000B19A9" w:rsidRDefault="000B19A9" w:rsidP="000B19A9">
      <w:pPr>
        <w:pStyle w:val="EndNoteBibliography"/>
      </w:pPr>
      <w:r w:rsidRPr="000B19A9">
        <w:t>14.</w:t>
      </w:r>
      <w:r w:rsidRPr="000B19A9">
        <w:tab/>
        <w:t xml:space="preserve">Organization WH. Health statistics and information systems 2017 [Available from: </w:t>
      </w:r>
      <w:hyperlink r:id="rId12" w:history="1">
        <w:r w:rsidRPr="000B19A9">
          <w:rPr>
            <w:rStyle w:val="Hyperlink"/>
          </w:rPr>
          <w:t>http://www.who.int/healthinfo/mortality_data/en/</w:t>
        </w:r>
      </w:hyperlink>
      <w:r w:rsidRPr="000B19A9">
        <w:t>.</w:t>
      </w:r>
    </w:p>
    <w:p w14:paraId="4C95BE0B" w14:textId="77777777" w:rsidR="000B19A9" w:rsidRPr="000B19A9" w:rsidRDefault="000B19A9" w:rsidP="000B19A9">
      <w:pPr>
        <w:pStyle w:val="EndNoteBibliography"/>
      </w:pPr>
      <w:r w:rsidRPr="000B19A9">
        <w:t>15.</w:t>
      </w:r>
      <w:r w:rsidRPr="000B19A9">
        <w:tab/>
        <w:t>Rizzi S, Thinggaard M, Engholm G, Christensen N, Johannesen TB, Vaupel JW, et al. Comparison of non-parametric methods for ungrouping coarsely aggregated data. BMC medical research methodology. 2016;16(1):59.</w:t>
      </w:r>
    </w:p>
    <w:p w14:paraId="25D76492" w14:textId="77777777" w:rsidR="000B19A9" w:rsidRPr="000B19A9" w:rsidRDefault="000B19A9" w:rsidP="000B19A9">
      <w:pPr>
        <w:pStyle w:val="EndNoteBibliography"/>
      </w:pPr>
      <w:r w:rsidRPr="000B19A9">
        <w:t>16.</w:t>
      </w:r>
      <w:r w:rsidRPr="000B19A9">
        <w:tab/>
        <w:t>Rizzi S, Gampe J, Eilers PH. Efficient estimation of smooth distributions from coarsely grouped data. American journal of epidemiology. 2015;182(2):138-47.</w:t>
      </w:r>
    </w:p>
    <w:p w14:paraId="63BF12D4" w14:textId="77777777" w:rsidR="000B19A9" w:rsidRPr="000B19A9" w:rsidRDefault="000B19A9" w:rsidP="000B19A9">
      <w:pPr>
        <w:pStyle w:val="EndNoteBibliography"/>
      </w:pPr>
      <w:r w:rsidRPr="000B19A9">
        <w:t>17.</w:t>
      </w:r>
      <w:r w:rsidRPr="000B19A9">
        <w:tab/>
        <w:t>Janssen F, Kunst AE. ICD coding changes and discontinuities in trends in cause-specific mortality in six European countries, 1950-99. Bulletin of the World Health Organization. 2004;82(12):904-13.</w:t>
      </w:r>
    </w:p>
    <w:p w14:paraId="6A56DD85" w14:textId="77777777" w:rsidR="000B19A9" w:rsidRPr="000B19A9" w:rsidRDefault="000B19A9" w:rsidP="000B19A9">
      <w:pPr>
        <w:pStyle w:val="EndNoteBibliography"/>
      </w:pPr>
      <w:r w:rsidRPr="000B19A9">
        <w:t>18.</w:t>
      </w:r>
      <w:r w:rsidRPr="000B19A9">
        <w:tab/>
        <w:t>van Raalte AA, Caswell H. Perturbation analysis of indices of lifespan variability. Demography. 2013;50(5):1615-40.</w:t>
      </w:r>
    </w:p>
    <w:p w14:paraId="3840F39B" w14:textId="77777777" w:rsidR="000B19A9" w:rsidRPr="000B19A9" w:rsidRDefault="000B19A9" w:rsidP="000B19A9">
      <w:pPr>
        <w:pStyle w:val="EndNoteBibliography"/>
      </w:pPr>
      <w:r w:rsidRPr="000B19A9">
        <w:t>19.</w:t>
      </w:r>
      <w:r w:rsidRPr="000B19A9">
        <w:tab/>
        <w:t>Wrycza TF, Missov TI, Baudisch A. Quantifying the shape of aging. PloS one. 2015;10(3):e0119163.</w:t>
      </w:r>
    </w:p>
    <w:p w14:paraId="3BD98601" w14:textId="77777777" w:rsidR="000B19A9" w:rsidRPr="000B19A9" w:rsidRDefault="000B19A9" w:rsidP="000B19A9">
      <w:pPr>
        <w:pStyle w:val="EndNoteBibliography"/>
      </w:pPr>
      <w:r w:rsidRPr="000B19A9">
        <w:t>20.</w:t>
      </w:r>
      <w:r w:rsidRPr="000B19A9">
        <w:tab/>
        <w:t>Wilmoth JR, Horiuchi S. Rectangularization revisited: Variability of age at death within human populations*. Demography. 1999;36(4):475-95.</w:t>
      </w:r>
    </w:p>
    <w:p w14:paraId="7C59FA00" w14:textId="77777777" w:rsidR="000B19A9" w:rsidRPr="000B19A9" w:rsidRDefault="000B19A9" w:rsidP="000B19A9">
      <w:pPr>
        <w:pStyle w:val="EndNoteBibliography"/>
      </w:pPr>
      <w:r w:rsidRPr="000B19A9">
        <w:t>21.</w:t>
      </w:r>
      <w:r w:rsidRPr="000B19A9">
        <w:tab/>
        <w:t>Colchero F, Rau R, Jones OR, Barthold JA, Conde DA, Lenart A, et al. The emergence of longevous populations. Proceedings of the National Academy of Sciences. 2016.</w:t>
      </w:r>
    </w:p>
    <w:p w14:paraId="718977B5" w14:textId="77777777" w:rsidR="000B19A9" w:rsidRPr="000B19A9" w:rsidRDefault="000B19A9" w:rsidP="000B19A9">
      <w:pPr>
        <w:pStyle w:val="EndNoteBibliography"/>
      </w:pPr>
      <w:r w:rsidRPr="000B19A9">
        <w:lastRenderedPageBreak/>
        <w:t>22.</w:t>
      </w:r>
      <w:r w:rsidRPr="000B19A9">
        <w:tab/>
        <w:t>Horiuchi S, Wilmoth JR, Pletcher SD. A decomposition method based on a model of continuous change. Demography. 2008;45(4):785-801.</w:t>
      </w:r>
    </w:p>
    <w:p w14:paraId="28CDDA64" w14:textId="77777777" w:rsidR="000B19A9" w:rsidRPr="000B19A9" w:rsidRDefault="000B19A9" w:rsidP="000B19A9">
      <w:pPr>
        <w:pStyle w:val="EndNoteBibliography"/>
      </w:pPr>
      <w:r w:rsidRPr="000B19A9">
        <w:t>23.</w:t>
      </w:r>
      <w:r w:rsidRPr="000B19A9">
        <w:tab/>
        <w:t>Gillespie DO, Trotter MV, Tuljapurkar SD. Divergence in age patterns of mortality change drives international divergence in lifespan inequality. Demography. 2014;51(3):1003-17.</w:t>
      </w:r>
    </w:p>
    <w:p w14:paraId="60D8BCB6" w14:textId="77777777" w:rsidR="000B19A9" w:rsidRPr="000B19A9" w:rsidRDefault="000B19A9" w:rsidP="000B19A9">
      <w:pPr>
        <w:pStyle w:val="EndNoteBibliography"/>
      </w:pPr>
      <w:r w:rsidRPr="000B19A9">
        <w:t>24.</w:t>
      </w:r>
      <w:r w:rsidRPr="000B19A9">
        <w:tab/>
        <w:t>Seligman B, Greenberg G, Tuljapurkar S. Equity and length of lifespan are not the same. Proceedings of the National Academy of Sciences. 2016;113(30):8420-3.</w:t>
      </w:r>
    </w:p>
    <w:p w14:paraId="4338CF6B" w14:textId="77777777" w:rsidR="000B19A9" w:rsidRPr="000B19A9" w:rsidRDefault="000B19A9" w:rsidP="000B19A9">
      <w:pPr>
        <w:pStyle w:val="EndNoteBibliography"/>
      </w:pPr>
      <w:r w:rsidRPr="000B19A9">
        <w:t>25.</w:t>
      </w:r>
      <w:r w:rsidRPr="000B19A9">
        <w:tab/>
        <w:t>van Raalte AA, Myrskylä M, Martikainen P. The role of smoking on mortality compression: An analysis of Finnish occupational social classes, 1971-2010. Demographic Research. 2015;32:589.</w:t>
      </w:r>
    </w:p>
    <w:p w14:paraId="2E5C641F" w14:textId="77777777" w:rsidR="000B19A9" w:rsidRPr="000B19A9" w:rsidRDefault="000B19A9" w:rsidP="000B19A9">
      <w:pPr>
        <w:pStyle w:val="EndNoteBibliography"/>
      </w:pPr>
      <w:r w:rsidRPr="000B19A9">
        <w:t>26.</w:t>
      </w:r>
      <w:r w:rsidRPr="000B19A9">
        <w:tab/>
        <w:t>Zylbersztejn A, Gilbert R, Hardelid P, Hjern A. Why do more infants die in the UK than in Sweden? An intercountry comparison of birthweight-specific infant mortality. The Lancet. 2015;386:S83.</w:t>
      </w:r>
    </w:p>
    <w:p w14:paraId="248EBBF6" w14:textId="77777777" w:rsidR="000B19A9" w:rsidRPr="00E46B4A" w:rsidRDefault="000B19A9" w:rsidP="000B19A9">
      <w:pPr>
        <w:pStyle w:val="EndNoteBibliography"/>
        <w:rPr>
          <w:lang w:val="es-MX"/>
        </w:rPr>
      </w:pPr>
      <w:r w:rsidRPr="000B19A9">
        <w:t>27.</w:t>
      </w:r>
      <w:r w:rsidRPr="000B19A9">
        <w:tab/>
        <w:t xml:space="preserve">Wennergren G, Nordstrand K, Alm B, Möllborg P, Öhman A, Berlin A, et al. Updated Swedish advice on reducing the risk of sudden infant death syndrome. </w:t>
      </w:r>
      <w:r w:rsidRPr="00E46B4A">
        <w:rPr>
          <w:lang w:val="es-MX"/>
        </w:rPr>
        <w:t>Acta Paediatrica. 2015;104(5):444-8.</w:t>
      </w:r>
    </w:p>
    <w:p w14:paraId="290A44CC" w14:textId="77777777" w:rsidR="000B19A9" w:rsidRPr="000B19A9" w:rsidRDefault="000B19A9" w:rsidP="000B19A9">
      <w:pPr>
        <w:pStyle w:val="EndNoteBibliography"/>
      </w:pPr>
      <w:r w:rsidRPr="00E46B4A">
        <w:rPr>
          <w:lang w:val="es-MX"/>
        </w:rPr>
        <w:t>28.</w:t>
      </w:r>
      <w:r w:rsidRPr="00E46B4A">
        <w:rPr>
          <w:lang w:val="es-MX"/>
        </w:rPr>
        <w:tab/>
        <w:t xml:space="preserve">Hashim D, Boffetta P, La Vecchia C, Rota M, Bertuccio P, Malvezzi M, et al. </w:t>
      </w:r>
      <w:r w:rsidRPr="000B19A9">
        <w:t>The global decrease in cancer mortality: trends and disparities. Annals of Oncology. 2016;27(5):926-33.</w:t>
      </w:r>
    </w:p>
    <w:p w14:paraId="31FBEBDD" w14:textId="1FEE4F66"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3"/>
      <w:footerReference w:type="default" r:id="rId14"/>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52987" w14:textId="77777777" w:rsidR="00617A9A" w:rsidRDefault="00617A9A" w:rsidP="008626B5">
      <w:r>
        <w:separator/>
      </w:r>
    </w:p>
  </w:endnote>
  <w:endnote w:type="continuationSeparator" w:id="0">
    <w:p w14:paraId="1F3C2C05" w14:textId="77777777" w:rsidR="00617A9A" w:rsidRDefault="00617A9A"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7DCD46A5" w:rsidR="00D01051" w:rsidRDefault="00D01051">
        <w:pPr>
          <w:pStyle w:val="Footer"/>
          <w:jc w:val="right"/>
        </w:pPr>
        <w:r>
          <w:fldChar w:fldCharType="begin"/>
        </w:r>
        <w:r>
          <w:instrText xml:space="preserve"> PAGE   \* MERGEFORMAT </w:instrText>
        </w:r>
        <w:r>
          <w:fldChar w:fldCharType="separate"/>
        </w:r>
        <w:r w:rsidR="0053225A">
          <w:rPr>
            <w:noProof/>
          </w:rPr>
          <w:t>15</w:t>
        </w:r>
        <w:r>
          <w:rPr>
            <w:noProof/>
          </w:rPr>
          <w:fldChar w:fldCharType="end"/>
        </w:r>
      </w:p>
    </w:sdtContent>
  </w:sdt>
  <w:p w14:paraId="56B8FCA3" w14:textId="77777777" w:rsidR="00D01051" w:rsidRDefault="00D01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B44C89" w14:textId="77777777" w:rsidR="00617A9A" w:rsidRDefault="00617A9A" w:rsidP="008626B5">
      <w:r>
        <w:separator/>
      </w:r>
    </w:p>
  </w:footnote>
  <w:footnote w:type="continuationSeparator" w:id="0">
    <w:p w14:paraId="5239B3A8" w14:textId="77777777" w:rsidR="00617A9A" w:rsidRDefault="00617A9A" w:rsidP="008626B5">
      <w:r>
        <w:continuationSeparator/>
      </w:r>
    </w:p>
  </w:footnote>
  <w:footnote w:id="1">
    <w:p w14:paraId="322F8585" w14:textId="3109D1CB" w:rsidR="00D01051" w:rsidRPr="00F02AAC" w:rsidRDefault="00D01051">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Pr="00F02AAC">
        <w:rPr>
          <w:rStyle w:val="Hyperlink"/>
          <w:rFonts w:ascii="Garamond" w:hAnsi="Garamond" w:cs="Times New Roman"/>
          <w:sz w:val="24"/>
          <w:szCs w:val="26"/>
        </w:rPr>
        <w:t>.</w:t>
      </w:r>
    </w:p>
  </w:footnote>
  <w:footnote w:id="2">
    <w:p w14:paraId="43297FD9" w14:textId="3E55377F" w:rsidR="00D01051" w:rsidRPr="00F02AAC" w:rsidRDefault="00D01051">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6BEA2E8B" w:rsidR="00D01051" w:rsidRPr="00FB05AD" w:rsidRDefault="00D01051" w:rsidP="008626B5">
        <w:pPr>
          <w:pStyle w:val="Header"/>
        </w:pPr>
        <w:r>
          <w:t xml:space="preserve">Aburto, Wensink, </w:t>
        </w:r>
        <w:r w:rsidRPr="00FB05AD">
          <w:t>Vaupel</w:t>
        </w:r>
        <w:r>
          <w:t>,</w:t>
        </w:r>
        <w:r w:rsidRPr="00FB05AD">
          <w:t xml:space="preserve"> Lindahl-Jacobsen. Lifespan i</w:t>
        </w:r>
        <w:r>
          <w:t>nequality in Denmark</w:t>
        </w:r>
      </w:p>
    </w:sdtContent>
  </w:sdt>
  <w:p w14:paraId="60E2E9D7" w14:textId="77777777" w:rsidR="00D01051" w:rsidRPr="00902738" w:rsidRDefault="00D010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1D00"/>
    <w:rsid w:val="00021F4F"/>
    <w:rsid w:val="000227BE"/>
    <w:rsid w:val="00023253"/>
    <w:rsid w:val="00024C0A"/>
    <w:rsid w:val="00030E6E"/>
    <w:rsid w:val="000314AA"/>
    <w:rsid w:val="00032181"/>
    <w:rsid w:val="00034D1D"/>
    <w:rsid w:val="00035F7D"/>
    <w:rsid w:val="000464C9"/>
    <w:rsid w:val="00053A64"/>
    <w:rsid w:val="00057052"/>
    <w:rsid w:val="000610F5"/>
    <w:rsid w:val="000623C6"/>
    <w:rsid w:val="000652F3"/>
    <w:rsid w:val="0007098C"/>
    <w:rsid w:val="00070F33"/>
    <w:rsid w:val="0007160B"/>
    <w:rsid w:val="0007301D"/>
    <w:rsid w:val="000751FF"/>
    <w:rsid w:val="00075B60"/>
    <w:rsid w:val="00076F20"/>
    <w:rsid w:val="00080867"/>
    <w:rsid w:val="00080FC3"/>
    <w:rsid w:val="0008253E"/>
    <w:rsid w:val="00091CD4"/>
    <w:rsid w:val="00092C31"/>
    <w:rsid w:val="00093F2C"/>
    <w:rsid w:val="00096503"/>
    <w:rsid w:val="0009676B"/>
    <w:rsid w:val="000971E5"/>
    <w:rsid w:val="000976B1"/>
    <w:rsid w:val="000A2B79"/>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348B"/>
    <w:rsid w:val="000E3B4F"/>
    <w:rsid w:val="000E70CE"/>
    <w:rsid w:val="000E7DC7"/>
    <w:rsid w:val="000F32E7"/>
    <w:rsid w:val="000F3403"/>
    <w:rsid w:val="000F6024"/>
    <w:rsid w:val="000F6E84"/>
    <w:rsid w:val="00102234"/>
    <w:rsid w:val="00102266"/>
    <w:rsid w:val="00103644"/>
    <w:rsid w:val="00105AB3"/>
    <w:rsid w:val="001102E1"/>
    <w:rsid w:val="00114117"/>
    <w:rsid w:val="001154AB"/>
    <w:rsid w:val="00115578"/>
    <w:rsid w:val="00115CC5"/>
    <w:rsid w:val="00121A51"/>
    <w:rsid w:val="0012295D"/>
    <w:rsid w:val="00123052"/>
    <w:rsid w:val="00125966"/>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71CAA"/>
    <w:rsid w:val="001815A2"/>
    <w:rsid w:val="00182E0F"/>
    <w:rsid w:val="00184A14"/>
    <w:rsid w:val="00185EDC"/>
    <w:rsid w:val="00186759"/>
    <w:rsid w:val="00186A5E"/>
    <w:rsid w:val="00190B5F"/>
    <w:rsid w:val="00193BA5"/>
    <w:rsid w:val="00196DF0"/>
    <w:rsid w:val="001A7FB3"/>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800A9"/>
    <w:rsid w:val="002812A4"/>
    <w:rsid w:val="002826E2"/>
    <w:rsid w:val="0028674F"/>
    <w:rsid w:val="00292D6F"/>
    <w:rsid w:val="00292DD8"/>
    <w:rsid w:val="00293E5A"/>
    <w:rsid w:val="00294234"/>
    <w:rsid w:val="00296F8E"/>
    <w:rsid w:val="00297BED"/>
    <w:rsid w:val="002A0D3A"/>
    <w:rsid w:val="002A3461"/>
    <w:rsid w:val="002A719E"/>
    <w:rsid w:val="002B0D6E"/>
    <w:rsid w:val="002B1569"/>
    <w:rsid w:val="002B3A7F"/>
    <w:rsid w:val="002B515A"/>
    <w:rsid w:val="002B5CC4"/>
    <w:rsid w:val="002B5E56"/>
    <w:rsid w:val="002B6154"/>
    <w:rsid w:val="002B77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75FF"/>
    <w:rsid w:val="00300272"/>
    <w:rsid w:val="00301966"/>
    <w:rsid w:val="00306181"/>
    <w:rsid w:val="00307D4D"/>
    <w:rsid w:val="00312221"/>
    <w:rsid w:val="00312C8E"/>
    <w:rsid w:val="003145A2"/>
    <w:rsid w:val="00314A20"/>
    <w:rsid w:val="00320ADC"/>
    <w:rsid w:val="00322503"/>
    <w:rsid w:val="00322AB3"/>
    <w:rsid w:val="00323B4F"/>
    <w:rsid w:val="003269C6"/>
    <w:rsid w:val="00327149"/>
    <w:rsid w:val="00330988"/>
    <w:rsid w:val="003347D9"/>
    <w:rsid w:val="00337564"/>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A0237"/>
    <w:rsid w:val="003A0827"/>
    <w:rsid w:val="003A160D"/>
    <w:rsid w:val="003A7066"/>
    <w:rsid w:val="003B0A16"/>
    <w:rsid w:val="003B54D7"/>
    <w:rsid w:val="003B7D55"/>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2EED"/>
    <w:rsid w:val="00405321"/>
    <w:rsid w:val="0040642F"/>
    <w:rsid w:val="004071CC"/>
    <w:rsid w:val="00410FFF"/>
    <w:rsid w:val="00413168"/>
    <w:rsid w:val="00414E48"/>
    <w:rsid w:val="004166F4"/>
    <w:rsid w:val="00417B15"/>
    <w:rsid w:val="00421315"/>
    <w:rsid w:val="00422417"/>
    <w:rsid w:val="004242B9"/>
    <w:rsid w:val="0042548B"/>
    <w:rsid w:val="00430B3C"/>
    <w:rsid w:val="00432140"/>
    <w:rsid w:val="00437748"/>
    <w:rsid w:val="00437DFC"/>
    <w:rsid w:val="004404A1"/>
    <w:rsid w:val="0044182D"/>
    <w:rsid w:val="00441B22"/>
    <w:rsid w:val="00442B0E"/>
    <w:rsid w:val="00442C84"/>
    <w:rsid w:val="0044355A"/>
    <w:rsid w:val="00444CE0"/>
    <w:rsid w:val="00446E05"/>
    <w:rsid w:val="00463AF3"/>
    <w:rsid w:val="0046794B"/>
    <w:rsid w:val="0047527A"/>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B7BCD"/>
    <w:rsid w:val="004C1736"/>
    <w:rsid w:val="004C4EA6"/>
    <w:rsid w:val="004C6A47"/>
    <w:rsid w:val="004C7C15"/>
    <w:rsid w:val="004D1134"/>
    <w:rsid w:val="004D26EC"/>
    <w:rsid w:val="004D3C1C"/>
    <w:rsid w:val="004D7A20"/>
    <w:rsid w:val="004E1347"/>
    <w:rsid w:val="004E2A3E"/>
    <w:rsid w:val="004E3663"/>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967"/>
    <w:rsid w:val="00524AC0"/>
    <w:rsid w:val="00525247"/>
    <w:rsid w:val="00527CE0"/>
    <w:rsid w:val="00530A90"/>
    <w:rsid w:val="0053188E"/>
    <w:rsid w:val="0053225A"/>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3F71"/>
    <w:rsid w:val="005A626C"/>
    <w:rsid w:val="005B02EC"/>
    <w:rsid w:val="005B3F32"/>
    <w:rsid w:val="005B45D9"/>
    <w:rsid w:val="005B5B35"/>
    <w:rsid w:val="005B7911"/>
    <w:rsid w:val="005C1335"/>
    <w:rsid w:val="005C43B4"/>
    <w:rsid w:val="005C775B"/>
    <w:rsid w:val="005C78C1"/>
    <w:rsid w:val="005C7E5B"/>
    <w:rsid w:val="005D1509"/>
    <w:rsid w:val="005D2402"/>
    <w:rsid w:val="005D44B2"/>
    <w:rsid w:val="005D4E89"/>
    <w:rsid w:val="005D68A9"/>
    <w:rsid w:val="005E0526"/>
    <w:rsid w:val="005E392D"/>
    <w:rsid w:val="005E4AC8"/>
    <w:rsid w:val="005F2A5A"/>
    <w:rsid w:val="005F3D9D"/>
    <w:rsid w:val="005F7F34"/>
    <w:rsid w:val="00605295"/>
    <w:rsid w:val="00611647"/>
    <w:rsid w:val="00612258"/>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42BD"/>
    <w:rsid w:val="00645F84"/>
    <w:rsid w:val="00647A92"/>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67ED"/>
    <w:rsid w:val="006B0500"/>
    <w:rsid w:val="006B4F42"/>
    <w:rsid w:val="006B646A"/>
    <w:rsid w:val="006C0220"/>
    <w:rsid w:val="006C0332"/>
    <w:rsid w:val="006C2776"/>
    <w:rsid w:val="006D27D1"/>
    <w:rsid w:val="006D4C44"/>
    <w:rsid w:val="006D63B1"/>
    <w:rsid w:val="006D6A35"/>
    <w:rsid w:val="006D7636"/>
    <w:rsid w:val="006D7692"/>
    <w:rsid w:val="006E1248"/>
    <w:rsid w:val="006E30EE"/>
    <w:rsid w:val="006E5308"/>
    <w:rsid w:val="006E6580"/>
    <w:rsid w:val="006F2D06"/>
    <w:rsid w:val="006F31FB"/>
    <w:rsid w:val="006F69D9"/>
    <w:rsid w:val="00701C71"/>
    <w:rsid w:val="007021A3"/>
    <w:rsid w:val="00703E56"/>
    <w:rsid w:val="00703EDC"/>
    <w:rsid w:val="00706116"/>
    <w:rsid w:val="007142DA"/>
    <w:rsid w:val="00714311"/>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52CB"/>
    <w:rsid w:val="0075108C"/>
    <w:rsid w:val="00752E6B"/>
    <w:rsid w:val="007543CE"/>
    <w:rsid w:val="00756D74"/>
    <w:rsid w:val="00760823"/>
    <w:rsid w:val="00762B7C"/>
    <w:rsid w:val="0076399E"/>
    <w:rsid w:val="007640CF"/>
    <w:rsid w:val="00765AE9"/>
    <w:rsid w:val="0077105C"/>
    <w:rsid w:val="00774C06"/>
    <w:rsid w:val="00776629"/>
    <w:rsid w:val="00777392"/>
    <w:rsid w:val="0077758E"/>
    <w:rsid w:val="00781EA2"/>
    <w:rsid w:val="00783810"/>
    <w:rsid w:val="0079067C"/>
    <w:rsid w:val="0079799A"/>
    <w:rsid w:val="00797EDD"/>
    <w:rsid w:val="007A35CE"/>
    <w:rsid w:val="007A6233"/>
    <w:rsid w:val="007A7C9E"/>
    <w:rsid w:val="007B0D54"/>
    <w:rsid w:val="007B18DA"/>
    <w:rsid w:val="007B1A04"/>
    <w:rsid w:val="007B5189"/>
    <w:rsid w:val="007C0507"/>
    <w:rsid w:val="007C17E2"/>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36D4"/>
    <w:rsid w:val="007F3CD3"/>
    <w:rsid w:val="007F4E3F"/>
    <w:rsid w:val="00800A46"/>
    <w:rsid w:val="00800EDF"/>
    <w:rsid w:val="008013ED"/>
    <w:rsid w:val="00802F99"/>
    <w:rsid w:val="00813155"/>
    <w:rsid w:val="00813A3D"/>
    <w:rsid w:val="008143C4"/>
    <w:rsid w:val="00814E48"/>
    <w:rsid w:val="0082005B"/>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251E"/>
    <w:rsid w:val="009939A4"/>
    <w:rsid w:val="00993B8A"/>
    <w:rsid w:val="00993FDF"/>
    <w:rsid w:val="00995756"/>
    <w:rsid w:val="009967BC"/>
    <w:rsid w:val="009971ED"/>
    <w:rsid w:val="00997FE3"/>
    <w:rsid w:val="009A35CA"/>
    <w:rsid w:val="009A5B50"/>
    <w:rsid w:val="009B18C4"/>
    <w:rsid w:val="009B402C"/>
    <w:rsid w:val="009B72AE"/>
    <w:rsid w:val="009D4EE9"/>
    <w:rsid w:val="009D5B70"/>
    <w:rsid w:val="009D5CF0"/>
    <w:rsid w:val="009E083D"/>
    <w:rsid w:val="009E09B8"/>
    <w:rsid w:val="009E128F"/>
    <w:rsid w:val="009E4F13"/>
    <w:rsid w:val="009E6414"/>
    <w:rsid w:val="009E6E4E"/>
    <w:rsid w:val="009E791B"/>
    <w:rsid w:val="009E7A98"/>
    <w:rsid w:val="009F25EB"/>
    <w:rsid w:val="009F4B44"/>
    <w:rsid w:val="00A074F7"/>
    <w:rsid w:val="00A10B18"/>
    <w:rsid w:val="00A122F8"/>
    <w:rsid w:val="00A14B71"/>
    <w:rsid w:val="00A16BDF"/>
    <w:rsid w:val="00A226A3"/>
    <w:rsid w:val="00A24A39"/>
    <w:rsid w:val="00A25E77"/>
    <w:rsid w:val="00A309BD"/>
    <w:rsid w:val="00A33A4F"/>
    <w:rsid w:val="00A3664F"/>
    <w:rsid w:val="00A37008"/>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1307"/>
    <w:rsid w:val="00AB3979"/>
    <w:rsid w:val="00AC567C"/>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566E"/>
    <w:rsid w:val="00B25ECB"/>
    <w:rsid w:val="00B271DB"/>
    <w:rsid w:val="00B2783C"/>
    <w:rsid w:val="00B347B2"/>
    <w:rsid w:val="00B36A61"/>
    <w:rsid w:val="00B37C3E"/>
    <w:rsid w:val="00B4142C"/>
    <w:rsid w:val="00B421AB"/>
    <w:rsid w:val="00B44767"/>
    <w:rsid w:val="00B516BA"/>
    <w:rsid w:val="00B51BAC"/>
    <w:rsid w:val="00B5429B"/>
    <w:rsid w:val="00B62339"/>
    <w:rsid w:val="00B62851"/>
    <w:rsid w:val="00B6379F"/>
    <w:rsid w:val="00B64AD0"/>
    <w:rsid w:val="00B6532B"/>
    <w:rsid w:val="00B66DBA"/>
    <w:rsid w:val="00B70301"/>
    <w:rsid w:val="00B72FC1"/>
    <w:rsid w:val="00B73C4D"/>
    <w:rsid w:val="00B748D9"/>
    <w:rsid w:val="00B77980"/>
    <w:rsid w:val="00B86263"/>
    <w:rsid w:val="00B87A2F"/>
    <w:rsid w:val="00B93D1D"/>
    <w:rsid w:val="00B94BE0"/>
    <w:rsid w:val="00B95A82"/>
    <w:rsid w:val="00B96491"/>
    <w:rsid w:val="00B967A4"/>
    <w:rsid w:val="00B97962"/>
    <w:rsid w:val="00B97C33"/>
    <w:rsid w:val="00BA1202"/>
    <w:rsid w:val="00BA507A"/>
    <w:rsid w:val="00BB099E"/>
    <w:rsid w:val="00BB4DF3"/>
    <w:rsid w:val="00BB58A7"/>
    <w:rsid w:val="00BB58FA"/>
    <w:rsid w:val="00BB785E"/>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F0DD1"/>
    <w:rsid w:val="00BF2A90"/>
    <w:rsid w:val="00C00721"/>
    <w:rsid w:val="00C0305A"/>
    <w:rsid w:val="00C068A9"/>
    <w:rsid w:val="00C108E9"/>
    <w:rsid w:val="00C10A42"/>
    <w:rsid w:val="00C16BF8"/>
    <w:rsid w:val="00C175CE"/>
    <w:rsid w:val="00C24065"/>
    <w:rsid w:val="00C24BDD"/>
    <w:rsid w:val="00C31007"/>
    <w:rsid w:val="00C311C7"/>
    <w:rsid w:val="00C3613E"/>
    <w:rsid w:val="00C36397"/>
    <w:rsid w:val="00C3799B"/>
    <w:rsid w:val="00C44080"/>
    <w:rsid w:val="00C458A5"/>
    <w:rsid w:val="00C535AE"/>
    <w:rsid w:val="00C54898"/>
    <w:rsid w:val="00C5680A"/>
    <w:rsid w:val="00C6178A"/>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12243"/>
    <w:rsid w:val="00D13D70"/>
    <w:rsid w:val="00D13E9E"/>
    <w:rsid w:val="00D145D4"/>
    <w:rsid w:val="00D1540F"/>
    <w:rsid w:val="00D2173D"/>
    <w:rsid w:val="00D30CC9"/>
    <w:rsid w:val="00D33718"/>
    <w:rsid w:val="00D34ACD"/>
    <w:rsid w:val="00D34FEC"/>
    <w:rsid w:val="00D3712D"/>
    <w:rsid w:val="00D4032F"/>
    <w:rsid w:val="00D40C19"/>
    <w:rsid w:val="00D43270"/>
    <w:rsid w:val="00D453F6"/>
    <w:rsid w:val="00D461FC"/>
    <w:rsid w:val="00D47F8A"/>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6C79"/>
    <w:rsid w:val="00E07198"/>
    <w:rsid w:val="00E10F2E"/>
    <w:rsid w:val="00E17A85"/>
    <w:rsid w:val="00E22012"/>
    <w:rsid w:val="00E24D0D"/>
    <w:rsid w:val="00E304B6"/>
    <w:rsid w:val="00E32FC8"/>
    <w:rsid w:val="00E34DC0"/>
    <w:rsid w:val="00E35EC6"/>
    <w:rsid w:val="00E360C2"/>
    <w:rsid w:val="00E46B4A"/>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29F8"/>
    <w:rsid w:val="00F17DF1"/>
    <w:rsid w:val="00F2459F"/>
    <w:rsid w:val="00F25F63"/>
    <w:rsid w:val="00F26C7F"/>
    <w:rsid w:val="00F270D4"/>
    <w:rsid w:val="00F35192"/>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44D9"/>
    <w:rsid w:val="00FB705E"/>
    <w:rsid w:val="00FB71BE"/>
    <w:rsid w:val="00FB7DB3"/>
    <w:rsid w:val="00FC5625"/>
    <w:rsid w:val="00FC5EB9"/>
    <w:rsid w:val="00FC6D85"/>
    <w:rsid w:val="00FD0062"/>
    <w:rsid w:val="00FD0196"/>
    <w:rsid w:val="00FD61FC"/>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4224C-9A01-41D6-93A4-711AD7F25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528</Words>
  <Characters>37213</Characters>
  <Application>Microsoft Office Word</Application>
  <DocSecurity>4</DocSecurity>
  <Lines>310</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Maarten Wensink</cp:lastModifiedBy>
  <cp:revision>2</cp:revision>
  <dcterms:created xsi:type="dcterms:W3CDTF">2017-10-25T13:43:00Z</dcterms:created>
  <dcterms:modified xsi:type="dcterms:W3CDTF">2017-10-25T13:43:00Z</dcterms:modified>
</cp:coreProperties>
</file>